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7EEF043E" w:rsidR="000F50AA" w:rsidRPr="00686322" w:rsidRDefault="00686322" w:rsidP="005A4BC4">
      <w:pPr>
        <w:pStyle w:val="Titel"/>
        <w:spacing w:line="360" w:lineRule="auto"/>
        <w:jc w:val="left"/>
        <w:rPr>
          <w:sz w:val="44"/>
          <w:szCs w:val="160"/>
        </w:rPr>
      </w:pPr>
      <w:r>
        <w:rPr>
          <w:sz w:val="44"/>
          <w:szCs w:val="160"/>
        </w:rPr>
        <w:t xml:space="preserve">Zusammenstellung </w:t>
      </w:r>
      <w:r w:rsidR="00D52AA9">
        <w:rPr>
          <w:sz w:val="44"/>
          <w:szCs w:val="160"/>
        </w:rPr>
        <w:t>des optimalen</w:t>
      </w:r>
      <w:r>
        <w:rPr>
          <w:sz w:val="44"/>
          <w:szCs w:val="160"/>
        </w:rPr>
        <w:t xml:space="preserve"> Aktienportfolios aus SMI Aktien</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71F8AF70" w14:textId="5542BE47"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041A0E8D" w14:textId="3EA3B72D" w:rsidR="00F40FA9" w:rsidRDefault="00F40FA9" w:rsidP="00F40FA9">
      <w:pPr>
        <w:spacing w:line="360" w:lineRule="auto"/>
        <w:rPr>
          <w:sz w:val="28"/>
          <w:szCs w:val="32"/>
        </w:rPr>
      </w:pPr>
      <w:r>
        <w:rPr>
          <w:sz w:val="28"/>
          <w:szCs w:val="32"/>
        </w:rPr>
        <w:t>Studierende:</w:t>
      </w:r>
      <w:r>
        <w:rPr>
          <w:sz w:val="28"/>
          <w:szCs w:val="32"/>
        </w:rPr>
        <w:tab/>
        <w:t xml:space="preserve">Bodo Grütter, </w:t>
      </w:r>
      <w:r w:rsidR="00686322">
        <w:rPr>
          <w:sz w:val="28"/>
          <w:szCs w:val="32"/>
        </w:rPr>
        <w:t>Markus Blaser</w:t>
      </w:r>
    </w:p>
    <w:p w14:paraId="76ACEE97" w14:textId="5B1CAE8A" w:rsidR="00F40FA9" w:rsidRDefault="00F40FA9" w:rsidP="00F40FA9">
      <w:pPr>
        <w:spacing w:line="360" w:lineRule="auto"/>
        <w:rPr>
          <w:sz w:val="28"/>
          <w:szCs w:val="32"/>
        </w:rPr>
      </w:pPr>
      <w:r>
        <w:rPr>
          <w:sz w:val="28"/>
          <w:szCs w:val="32"/>
        </w:rPr>
        <w:t>Dozent</w:t>
      </w:r>
      <w:r w:rsidR="00686322">
        <w:rPr>
          <w:sz w:val="28"/>
          <w:szCs w:val="32"/>
        </w:rPr>
        <w:t>en</w:t>
      </w:r>
      <w:r>
        <w:rPr>
          <w:sz w:val="28"/>
          <w:szCs w:val="32"/>
        </w:rPr>
        <w:t>:</w:t>
      </w:r>
      <w:r>
        <w:rPr>
          <w:sz w:val="28"/>
          <w:szCs w:val="32"/>
        </w:rPr>
        <w:tab/>
      </w:r>
      <w:r>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Denis Bieri</w:t>
      </w:r>
    </w:p>
    <w:p w14:paraId="634A1FF9" w14:textId="20AA3FD6"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83533E">
        <w:rPr>
          <w:noProof/>
          <w:sz w:val="28"/>
          <w:szCs w:val="32"/>
        </w:rPr>
        <w:t>24.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38201802"/>
      <w:bookmarkStart w:id="1" w:name="_Toc39494799"/>
      <w:bookmarkStart w:id="2" w:name="_Toc40866354"/>
      <w:bookmarkStart w:id="3" w:name="_Toc41249858"/>
      <w:r w:rsidRPr="000F50AA">
        <w:rPr>
          <w:rStyle w:val="berschrift1Zchn"/>
        </w:rPr>
        <w:lastRenderedPageBreak/>
        <w:t>Inhaltsverzeichnis</w:t>
      </w:r>
      <w:bookmarkEnd w:id="0"/>
      <w:bookmarkEnd w:id="1"/>
      <w:bookmarkEnd w:id="2"/>
      <w:bookmarkEnd w:id="3"/>
    </w:p>
    <w:sdt>
      <w:sdtPr>
        <w:rPr>
          <w:lang w:val="de-DE"/>
        </w:rPr>
        <w:id w:val="-657376489"/>
        <w:docPartObj>
          <w:docPartGallery w:val="Table of Contents"/>
          <w:docPartUnique/>
        </w:docPartObj>
      </w:sdtPr>
      <w:sdtEndPr>
        <w:rPr>
          <w:b/>
          <w:bCs/>
        </w:rPr>
      </w:sdtEndPr>
      <w:sdtContent>
        <w:p w14:paraId="11813B3B" w14:textId="763E78FA" w:rsidR="005553D7"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1249858" w:history="1">
            <w:r w:rsidR="005553D7" w:rsidRPr="001014F0">
              <w:rPr>
                <w:rStyle w:val="Hyperlink"/>
                <w:noProof/>
              </w:rPr>
              <w:t>Inhaltsverzeichnis</w:t>
            </w:r>
            <w:r w:rsidR="005553D7">
              <w:rPr>
                <w:noProof/>
                <w:webHidden/>
              </w:rPr>
              <w:tab/>
            </w:r>
            <w:r w:rsidR="005553D7">
              <w:rPr>
                <w:noProof/>
                <w:webHidden/>
              </w:rPr>
              <w:fldChar w:fldCharType="begin"/>
            </w:r>
            <w:r w:rsidR="005553D7">
              <w:rPr>
                <w:noProof/>
                <w:webHidden/>
              </w:rPr>
              <w:instrText xml:space="preserve"> PAGEREF _Toc41249858 \h </w:instrText>
            </w:r>
            <w:r w:rsidR="005553D7">
              <w:rPr>
                <w:noProof/>
                <w:webHidden/>
              </w:rPr>
            </w:r>
            <w:r w:rsidR="005553D7">
              <w:rPr>
                <w:noProof/>
                <w:webHidden/>
              </w:rPr>
              <w:fldChar w:fldCharType="separate"/>
            </w:r>
            <w:r w:rsidR="005553D7">
              <w:rPr>
                <w:noProof/>
                <w:webHidden/>
              </w:rPr>
              <w:t>2</w:t>
            </w:r>
            <w:r w:rsidR="005553D7">
              <w:rPr>
                <w:noProof/>
                <w:webHidden/>
              </w:rPr>
              <w:fldChar w:fldCharType="end"/>
            </w:r>
          </w:hyperlink>
        </w:p>
        <w:p w14:paraId="25CA0C1E" w14:textId="6FB5A069" w:rsidR="005553D7" w:rsidRDefault="005553D7">
          <w:pPr>
            <w:pStyle w:val="Verzeichnis1"/>
            <w:rPr>
              <w:rFonts w:asciiTheme="minorHAnsi" w:eastAsiaTheme="minorEastAsia" w:hAnsiTheme="minorHAnsi"/>
              <w:noProof/>
              <w:sz w:val="22"/>
              <w:lang w:eastAsia="de-CH"/>
            </w:rPr>
          </w:pPr>
          <w:hyperlink w:anchor="_Toc41249859" w:history="1">
            <w:r w:rsidRPr="001014F0">
              <w:rPr>
                <w:rStyle w:val="Hyperlink"/>
                <w:noProof/>
              </w:rPr>
              <w:t>Abbildungsverzeichnis</w:t>
            </w:r>
            <w:r>
              <w:rPr>
                <w:noProof/>
                <w:webHidden/>
              </w:rPr>
              <w:tab/>
            </w:r>
            <w:r>
              <w:rPr>
                <w:noProof/>
                <w:webHidden/>
              </w:rPr>
              <w:fldChar w:fldCharType="begin"/>
            </w:r>
            <w:r>
              <w:rPr>
                <w:noProof/>
                <w:webHidden/>
              </w:rPr>
              <w:instrText xml:space="preserve"> PAGEREF _Toc41249859 \h </w:instrText>
            </w:r>
            <w:r>
              <w:rPr>
                <w:noProof/>
                <w:webHidden/>
              </w:rPr>
            </w:r>
            <w:r>
              <w:rPr>
                <w:noProof/>
                <w:webHidden/>
              </w:rPr>
              <w:fldChar w:fldCharType="separate"/>
            </w:r>
            <w:r>
              <w:rPr>
                <w:noProof/>
                <w:webHidden/>
              </w:rPr>
              <w:t>2</w:t>
            </w:r>
            <w:r>
              <w:rPr>
                <w:noProof/>
                <w:webHidden/>
              </w:rPr>
              <w:fldChar w:fldCharType="end"/>
            </w:r>
          </w:hyperlink>
        </w:p>
        <w:p w14:paraId="533FB1E4" w14:textId="4A5E466C" w:rsidR="005553D7" w:rsidRDefault="005553D7">
          <w:pPr>
            <w:pStyle w:val="Verzeichnis1"/>
            <w:rPr>
              <w:rFonts w:asciiTheme="minorHAnsi" w:eastAsiaTheme="minorEastAsia" w:hAnsiTheme="minorHAnsi"/>
              <w:noProof/>
              <w:sz w:val="22"/>
              <w:lang w:eastAsia="de-CH"/>
            </w:rPr>
          </w:pPr>
          <w:hyperlink w:anchor="_Toc41249860" w:history="1">
            <w:r w:rsidRPr="001014F0">
              <w:rPr>
                <w:rStyle w:val="Hyperlink"/>
                <w:noProof/>
              </w:rPr>
              <w:t>Tabellenverzeichnis</w:t>
            </w:r>
            <w:r>
              <w:rPr>
                <w:noProof/>
                <w:webHidden/>
              </w:rPr>
              <w:tab/>
            </w:r>
            <w:r>
              <w:rPr>
                <w:noProof/>
                <w:webHidden/>
              </w:rPr>
              <w:fldChar w:fldCharType="begin"/>
            </w:r>
            <w:r>
              <w:rPr>
                <w:noProof/>
                <w:webHidden/>
              </w:rPr>
              <w:instrText xml:space="preserve"> PAGEREF _Toc41249860 \h </w:instrText>
            </w:r>
            <w:r>
              <w:rPr>
                <w:noProof/>
                <w:webHidden/>
              </w:rPr>
            </w:r>
            <w:r>
              <w:rPr>
                <w:noProof/>
                <w:webHidden/>
              </w:rPr>
              <w:fldChar w:fldCharType="separate"/>
            </w:r>
            <w:r>
              <w:rPr>
                <w:noProof/>
                <w:webHidden/>
              </w:rPr>
              <w:t>2</w:t>
            </w:r>
            <w:r>
              <w:rPr>
                <w:noProof/>
                <w:webHidden/>
              </w:rPr>
              <w:fldChar w:fldCharType="end"/>
            </w:r>
          </w:hyperlink>
        </w:p>
        <w:p w14:paraId="4D984D3F" w14:textId="688921FC" w:rsidR="005553D7" w:rsidRDefault="005553D7">
          <w:pPr>
            <w:pStyle w:val="Verzeichnis1"/>
            <w:tabs>
              <w:tab w:val="left" w:pos="440"/>
            </w:tabs>
            <w:rPr>
              <w:rFonts w:asciiTheme="minorHAnsi" w:eastAsiaTheme="minorEastAsia" w:hAnsiTheme="minorHAnsi"/>
              <w:noProof/>
              <w:sz w:val="22"/>
              <w:lang w:eastAsia="de-CH"/>
            </w:rPr>
          </w:pPr>
          <w:hyperlink w:anchor="_Toc41249861" w:history="1">
            <w:r w:rsidRPr="001014F0">
              <w:rPr>
                <w:rStyle w:val="Hyperlink"/>
                <w:noProof/>
              </w:rPr>
              <w:t>1.</w:t>
            </w:r>
            <w:r>
              <w:rPr>
                <w:rFonts w:asciiTheme="minorHAnsi" w:eastAsiaTheme="minorEastAsia" w:hAnsiTheme="minorHAnsi"/>
                <w:noProof/>
                <w:sz w:val="22"/>
                <w:lang w:eastAsia="de-CH"/>
              </w:rPr>
              <w:tab/>
            </w:r>
            <w:r w:rsidRPr="001014F0">
              <w:rPr>
                <w:rStyle w:val="Hyperlink"/>
                <w:noProof/>
              </w:rPr>
              <w:t>Einleitung</w:t>
            </w:r>
            <w:r>
              <w:rPr>
                <w:noProof/>
                <w:webHidden/>
              </w:rPr>
              <w:tab/>
            </w:r>
            <w:r>
              <w:rPr>
                <w:noProof/>
                <w:webHidden/>
              </w:rPr>
              <w:fldChar w:fldCharType="begin"/>
            </w:r>
            <w:r>
              <w:rPr>
                <w:noProof/>
                <w:webHidden/>
              </w:rPr>
              <w:instrText xml:space="preserve"> PAGEREF _Toc41249861 \h </w:instrText>
            </w:r>
            <w:r>
              <w:rPr>
                <w:noProof/>
                <w:webHidden/>
              </w:rPr>
            </w:r>
            <w:r>
              <w:rPr>
                <w:noProof/>
                <w:webHidden/>
              </w:rPr>
              <w:fldChar w:fldCharType="separate"/>
            </w:r>
            <w:r>
              <w:rPr>
                <w:noProof/>
                <w:webHidden/>
              </w:rPr>
              <w:t>3</w:t>
            </w:r>
            <w:r>
              <w:rPr>
                <w:noProof/>
                <w:webHidden/>
              </w:rPr>
              <w:fldChar w:fldCharType="end"/>
            </w:r>
          </w:hyperlink>
        </w:p>
        <w:p w14:paraId="66D8466C" w14:textId="0C372B76" w:rsidR="005553D7" w:rsidRDefault="005553D7">
          <w:pPr>
            <w:pStyle w:val="Verzeichnis1"/>
            <w:tabs>
              <w:tab w:val="left" w:pos="440"/>
            </w:tabs>
            <w:rPr>
              <w:rFonts w:asciiTheme="minorHAnsi" w:eastAsiaTheme="minorEastAsia" w:hAnsiTheme="minorHAnsi"/>
              <w:noProof/>
              <w:sz w:val="22"/>
              <w:lang w:eastAsia="de-CH"/>
            </w:rPr>
          </w:pPr>
          <w:hyperlink w:anchor="_Toc41249862" w:history="1">
            <w:r w:rsidRPr="001014F0">
              <w:rPr>
                <w:rStyle w:val="Hyperlink"/>
                <w:noProof/>
              </w:rPr>
              <w:t>2.</w:t>
            </w:r>
            <w:r>
              <w:rPr>
                <w:rFonts w:asciiTheme="minorHAnsi" w:eastAsiaTheme="minorEastAsia" w:hAnsiTheme="minorHAnsi"/>
                <w:noProof/>
                <w:sz w:val="22"/>
                <w:lang w:eastAsia="de-CH"/>
              </w:rPr>
              <w:tab/>
            </w:r>
            <w:r w:rsidRPr="001014F0">
              <w:rPr>
                <w:rStyle w:val="Hyperlink"/>
                <w:noProof/>
              </w:rPr>
              <w:t>Literatur-Review</w:t>
            </w:r>
            <w:r>
              <w:rPr>
                <w:noProof/>
                <w:webHidden/>
              </w:rPr>
              <w:tab/>
            </w:r>
            <w:r>
              <w:rPr>
                <w:noProof/>
                <w:webHidden/>
              </w:rPr>
              <w:fldChar w:fldCharType="begin"/>
            </w:r>
            <w:r>
              <w:rPr>
                <w:noProof/>
                <w:webHidden/>
              </w:rPr>
              <w:instrText xml:space="preserve"> PAGEREF _Toc41249862 \h </w:instrText>
            </w:r>
            <w:r>
              <w:rPr>
                <w:noProof/>
                <w:webHidden/>
              </w:rPr>
            </w:r>
            <w:r>
              <w:rPr>
                <w:noProof/>
                <w:webHidden/>
              </w:rPr>
              <w:fldChar w:fldCharType="separate"/>
            </w:r>
            <w:r>
              <w:rPr>
                <w:noProof/>
                <w:webHidden/>
              </w:rPr>
              <w:t>3</w:t>
            </w:r>
            <w:r>
              <w:rPr>
                <w:noProof/>
                <w:webHidden/>
              </w:rPr>
              <w:fldChar w:fldCharType="end"/>
            </w:r>
          </w:hyperlink>
        </w:p>
        <w:p w14:paraId="12128397" w14:textId="1A775A22" w:rsidR="005553D7" w:rsidRDefault="005553D7">
          <w:pPr>
            <w:pStyle w:val="Verzeichnis2"/>
            <w:rPr>
              <w:rFonts w:asciiTheme="minorHAnsi" w:eastAsiaTheme="minorEastAsia" w:hAnsiTheme="minorHAnsi"/>
              <w:noProof/>
              <w:sz w:val="22"/>
              <w:lang w:eastAsia="de-CH"/>
            </w:rPr>
          </w:pPr>
          <w:hyperlink w:anchor="_Toc41249863" w:history="1">
            <w:r w:rsidRPr="001014F0">
              <w:rPr>
                <w:rStyle w:val="Hyperlink"/>
                <w:noProof/>
              </w:rPr>
              <w:t>2.1.</w:t>
            </w:r>
            <w:r>
              <w:rPr>
                <w:rFonts w:asciiTheme="minorHAnsi" w:eastAsiaTheme="minorEastAsia" w:hAnsiTheme="minorHAnsi"/>
                <w:noProof/>
                <w:sz w:val="22"/>
                <w:lang w:eastAsia="de-CH"/>
              </w:rPr>
              <w:tab/>
            </w:r>
            <w:r w:rsidRPr="001014F0">
              <w:rPr>
                <w:rStyle w:val="Hyperlink"/>
                <w:noProof/>
              </w:rPr>
              <w:t>Die moderne Portfoliotheorie von Harry M. Markowitz</w:t>
            </w:r>
            <w:r>
              <w:rPr>
                <w:noProof/>
                <w:webHidden/>
              </w:rPr>
              <w:tab/>
            </w:r>
            <w:r>
              <w:rPr>
                <w:noProof/>
                <w:webHidden/>
              </w:rPr>
              <w:fldChar w:fldCharType="begin"/>
            </w:r>
            <w:r>
              <w:rPr>
                <w:noProof/>
                <w:webHidden/>
              </w:rPr>
              <w:instrText xml:space="preserve"> PAGEREF _Toc41249863 \h </w:instrText>
            </w:r>
            <w:r>
              <w:rPr>
                <w:noProof/>
                <w:webHidden/>
              </w:rPr>
            </w:r>
            <w:r>
              <w:rPr>
                <w:noProof/>
                <w:webHidden/>
              </w:rPr>
              <w:fldChar w:fldCharType="separate"/>
            </w:r>
            <w:r>
              <w:rPr>
                <w:noProof/>
                <w:webHidden/>
              </w:rPr>
              <w:t>4</w:t>
            </w:r>
            <w:r>
              <w:rPr>
                <w:noProof/>
                <w:webHidden/>
              </w:rPr>
              <w:fldChar w:fldCharType="end"/>
            </w:r>
          </w:hyperlink>
        </w:p>
        <w:p w14:paraId="6B4EEFF9" w14:textId="494A82D5" w:rsidR="005553D7" w:rsidRDefault="005553D7">
          <w:pPr>
            <w:pStyle w:val="Verzeichnis2"/>
            <w:rPr>
              <w:rFonts w:asciiTheme="minorHAnsi" w:eastAsiaTheme="minorEastAsia" w:hAnsiTheme="minorHAnsi"/>
              <w:noProof/>
              <w:sz w:val="22"/>
              <w:lang w:eastAsia="de-CH"/>
            </w:rPr>
          </w:pPr>
          <w:hyperlink w:anchor="_Toc41249864" w:history="1">
            <w:r w:rsidRPr="001014F0">
              <w:rPr>
                <w:rStyle w:val="Hyperlink"/>
                <w:noProof/>
              </w:rPr>
              <w:t>2.2.</w:t>
            </w:r>
            <w:r>
              <w:rPr>
                <w:rFonts w:asciiTheme="minorHAnsi" w:eastAsiaTheme="minorEastAsia" w:hAnsiTheme="minorHAnsi"/>
                <w:noProof/>
                <w:sz w:val="22"/>
                <w:lang w:eastAsia="de-CH"/>
              </w:rPr>
              <w:tab/>
            </w:r>
            <w:r w:rsidRPr="001014F0">
              <w:rPr>
                <w:rStyle w:val="Hyperlink"/>
                <w:noProof/>
              </w:rPr>
              <w:t>Der Swiss Market Index</w:t>
            </w:r>
            <w:r>
              <w:rPr>
                <w:noProof/>
                <w:webHidden/>
              </w:rPr>
              <w:tab/>
            </w:r>
            <w:r>
              <w:rPr>
                <w:noProof/>
                <w:webHidden/>
              </w:rPr>
              <w:fldChar w:fldCharType="begin"/>
            </w:r>
            <w:r>
              <w:rPr>
                <w:noProof/>
                <w:webHidden/>
              </w:rPr>
              <w:instrText xml:space="preserve"> PAGEREF _Toc41249864 \h </w:instrText>
            </w:r>
            <w:r>
              <w:rPr>
                <w:noProof/>
                <w:webHidden/>
              </w:rPr>
            </w:r>
            <w:r>
              <w:rPr>
                <w:noProof/>
                <w:webHidden/>
              </w:rPr>
              <w:fldChar w:fldCharType="separate"/>
            </w:r>
            <w:r>
              <w:rPr>
                <w:noProof/>
                <w:webHidden/>
              </w:rPr>
              <w:t>5</w:t>
            </w:r>
            <w:r>
              <w:rPr>
                <w:noProof/>
                <w:webHidden/>
              </w:rPr>
              <w:fldChar w:fldCharType="end"/>
            </w:r>
          </w:hyperlink>
        </w:p>
        <w:p w14:paraId="4E592588" w14:textId="1814F59C" w:rsidR="005553D7" w:rsidRDefault="005553D7">
          <w:pPr>
            <w:pStyle w:val="Verzeichnis1"/>
            <w:tabs>
              <w:tab w:val="left" w:pos="440"/>
            </w:tabs>
            <w:rPr>
              <w:rFonts w:asciiTheme="minorHAnsi" w:eastAsiaTheme="minorEastAsia" w:hAnsiTheme="minorHAnsi"/>
              <w:noProof/>
              <w:sz w:val="22"/>
              <w:lang w:eastAsia="de-CH"/>
            </w:rPr>
          </w:pPr>
          <w:hyperlink w:anchor="_Toc41249865" w:history="1">
            <w:r w:rsidRPr="001014F0">
              <w:rPr>
                <w:rStyle w:val="Hyperlink"/>
                <w:noProof/>
              </w:rPr>
              <w:t>3.</w:t>
            </w:r>
            <w:r>
              <w:rPr>
                <w:rFonts w:asciiTheme="minorHAnsi" w:eastAsiaTheme="minorEastAsia" w:hAnsiTheme="minorHAnsi"/>
                <w:noProof/>
                <w:sz w:val="22"/>
                <w:lang w:eastAsia="de-CH"/>
              </w:rPr>
              <w:tab/>
            </w:r>
            <w:r w:rsidRPr="001014F0">
              <w:rPr>
                <w:rStyle w:val="Hyperlink"/>
                <w:noProof/>
              </w:rPr>
              <w:t>Methodik</w:t>
            </w:r>
            <w:r>
              <w:rPr>
                <w:noProof/>
                <w:webHidden/>
              </w:rPr>
              <w:tab/>
            </w:r>
            <w:r>
              <w:rPr>
                <w:noProof/>
                <w:webHidden/>
              </w:rPr>
              <w:fldChar w:fldCharType="begin"/>
            </w:r>
            <w:r>
              <w:rPr>
                <w:noProof/>
                <w:webHidden/>
              </w:rPr>
              <w:instrText xml:space="preserve"> PAGEREF _Toc41249865 \h </w:instrText>
            </w:r>
            <w:r>
              <w:rPr>
                <w:noProof/>
                <w:webHidden/>
              </w:rPr>
            </w:r>
            <w:r>
              <w:rPr>
                <w:noProof/>
                <w:webHidden/>
              </w:rPr>
              <w:fldChar w:fldCharType="separate"/>
            </w:r>
            <w:r>
              <w:rPr>
                <w:noProof/>
                <w:webHidden/>
              </w:rPr>
              <w:t>5</w:t>
            </w:r>
            <w:r>
              <w:rPr>
                <w:noProof/>
                <w:webHidden/>
              </w:rPr>
              <w:fldChar w:fldCharType="end"/>
            </w:r>
          </w:hyperlink>
        </w:p>
        <w:p w14:paraId="4D01B8D5" w14:textId="0BF6288D" w:rsidR="005553D7" w:rsidRDefault="005553D7">
          <w:pPr>
            <w:pStyle w:val="Verzeichnis2"/>
            <w:rPr>
              <w:rFonts w:asciiTheme="minorHAnsi" w:eastAsiaTheme="minorEastAsia" w:hAnsiTheme="minorHAnsi"/>
              <w:noProof/>
              <w:sz w:val="22"/>
              <w:lang w:eastAsia="de-CH"/>
            </w:rPr>
          </w:pPr>
          <w:hyperlink w:anchor="_Toc41249866" w:history="1">
            <w:r w:rsidRPr="001014F0">
              <w:rPr>
                <w:rStyle w:val="Hyperlink"/>
                <w:noProof/>
              </w:rPr>
              <w:t>3.1.</w:t>
            </w:r>
            <w:r>
              <w:rPr>
                <w:rFonts w:asciiTheme="minorHAnsi" w:eastAsiaTheme="minorEastAsia" w:hAnsiTheme="minorHAnsi"/>
                <w:noProof/>
                <w:sz w:val="22"/>
                <w:lang w:eastAsia="de-CH"/>
              </w:rPr>
              <w:tab/>
            </w:r>
            <w:r w:rsidRPr="001014F0">
              <w:rPr>
                <w:rStyle w:val="Hyperlink"/>
                <w:noProof/>
              </w:rPr>
              <w:t>Eine Hypothese</w:t>
            </w:r>
            <w:r>
              <w:rPr>
                <w:noProof/>
                <w:webHidden/>
              </w:rPr>
              <w:tab/>
            </w:r>
            <w:r>
              <w:rPr>
                <w:noProof/>
                <w:webHidden/>
              </w:rPr>
              <w:fldChar w:fldCharType="begin"/>
            </w:r>
            <w:r>
              <w:rPr>
                <w:noProof/>
                <w:webHidden/>
              </w:rPr>
              <w:instrText xml:space="preserve"> PAGEREF _Toc41249866 \h </w:instrText>
            </w:r>
            <w:r>
              <w:rPr>
                <w:noProof/>
                <w:webHidden/>
              </w:rPr>
            </w:r>
            <w:r>
              <w:rPr>
                <w:noProof/>
                <w:webHidden/>
              </w:rPr>
              <w:fldChar w:fldCharType="separate"/>
            </w:r>
            <w:r>
              <w:rPr>
                <w:noProof/>
                <w:webHidden/>
              </w:rPr>
              <w:t>5</w:t>
            </w:r>
            <w:r>
              <w:rPr>
                <w:noProof/>
                <w:webHidden/>
              </w:rPr>
              <w:fldChar w:fldCharType="end"/>
            </w:r>
          </w:hyperlink>
        </w:p>
        <w:p w14:paraId="561CA8D5" w14:textId="7CC96C4B" w:rsidR="005553D7" w:rsidRDefault="005553D7">
          <w:pPr>
            <w:pStyle w:val="Verzeichnis2"/>
            <w:rPr>
              <w:rFonts w:asciiTheme="minorHAnsi" w:eastAsiaTheme="minorEastAsia" w:hAnsiTheme="minorHAnsi"/>
              <w:noProof/>
              <w:sz w:val="22"/>
              <w:lang w:eastAsia="de-CH"/>
            </w:rPr>
          </w:pPr>
          <w:hyperlink w:anchor="_Toc41249867" w:history="1">
            <w:r w:rsidRPr="001014F0">
              <w:rPr>
                <w:rStyle w:val="Hyperlink"/>
                <w:noProof/>
              </w:rPr>
              <w:t>3.2.</w:t>
            </w:r>
            <w:r>
              <w:rPr>
                <w:rFonts w:asciiTheme="minorHAnsi" w:eastAsiaTheme="minorEastAsia" w:hAnsiTheme="minorHAnsi"/>
                <w:noProof/>
                <w:sz w:val="22"/>
                <w:lang w:eastAsia="de-CH"/>
              </w:rPr>
              <w:tab/>
            </w:r>
            <w:r w:rsidRPr="001014F0">
              <w:rPr>
                <w:rStyle w:val="Hyperlink"/>
                <w:noProof/>
              </w:rPr>
              <w:t>Das methodische Vorgehen</w:t>
            </w:r>
            <w:r>
              <w:rPr>
                <w:noProof/>
                <w:webHidden/>
              </w:rPr>
              <w:tab/>
            </w:r>
            <w:r>
              <w:rPr>
                <w:noProof/>
                <w:webHidden/>
              </w:rPr>
              <w:fldChar w:fldCharType="begin"/>
            </w:r>
            <w:r>
              <w:rPr>
                <w:noProof/>
                <w:webHidden/>
              </w:rPr>
              <w:instrText xml:space="preserve"> PAGEREF _Toc41249867 \h </w:instrText>
            </w:r>
            <w:r>
              <w:rPr>
                <w:noProof/>
                <w:webHidden/>
              </w:rPr>
            </w:r>
            <w:r>
              <w:rPr>
                <w:noProof/>
                <w:webHidden/>
              </w:rPr>
              <w:fldChar w:fldCharType="separate"/>
            </w:r>
            <w:r>
              <w:rPr>
                <w:noProof/>
                <w:webHidden/>
              </w:rPr>
              <w:t>6</w:t>
            </w:r>
            <w:r>
              <w:rPr>
                <w:noProof/>
                <w:webHidden/>
              </w:rPr>
              <w:fldChar w:fldCharType="end"/>
            </w:r>
          </w:hyperlink>
        </w:p>
        <w:p w14:paraId="2485CAF9" w14:textId="3F9FCCCE" w:rsidR="005553D7" w:rsidRDefault="005553D7">
          <w:pPr>
            <w:pStyle w:val="Verzeichnis1"/>
            <w:tabs>
              <w:tab w:val="left" w:pos="440"/>
            </w:tabs>
            <w:rPr>
              <w:rFonts w:asciiTheme="minorHAnsi" w:eastAsiaTheme="minorEastAsia" w:hAnsiTheme="minorHAnsi"/>
              <w:noProof/>
              <w:sz w:val="22"/>
              <w:lang w:eastAsia="de-CH"/>
            </w:rPr>
          </w:pPr>
          <w:hyperlink w:anchor="_Toc41249868" w:history="1">
            <w:r w:rsidRPr="001014F0">
              <w:rPr>
                <w:rStyle w:val="Hyperlink"/>
                <w:noProof/>
              </w:rPr>
              <w:t>4.</w:t>
            </w:r>
            <w:r>
              <w:rPr>
                <w:rFonts w:asciiTheme="minorHAnsi" w:eastAsiaTheme="minorEastAsia" w:hAnsiTheme="minorHAnsi"/>
                <w:noProof/>
                <w:sz w:val="22"/>
                <w:lang w:eastAsia="de-CH"/>
              </w:rPr>
              <w:tab/>
            </w:r>
            <w:r w:rsidRPr="001014F0">
              <w:rPr>
                <w:rStyle w:val="Hyperlink"/>
                <w:noProof/>
              </w:rPr>
              <w:t>Ergebnisse</w:t>
            </w:r>
            <w:r>
              <w:rPr>
                <w:noProof/>
                <w:webHidden/>
              </w:rPr>
              <w:tab/>
            </w:r>
            <w:r>
              <w:rPr>
                <w:noProof/>
                <w:webHidden/>
              </w:rPr>
              <w:fldChar w:fldCharType="begin"/>
            </w:r>
            <w:r>
              <w:rPr>
                <w:noProof/>
                <w:webHidden/>
              </w:rPr>
              <w:instrText xml:space="preserve"> PAGEREF _Toc41249868 \h </w:instrText>
            </w:r>
            <w:r>
              <w:rPr>
                <w:noProof/>
                <w:webHidden/>
              </w:rPr>
            </w:r>
            <w:r>
              <w:rPr>
                <w:noProof/>
                <w:webHidden/>
              </w:rPr>
              <w:fldChar w:fldCharType="separate"/>
            </w:r>
            <w:r>
              <w:rPr>
                <w:noProof/>
                <w:webHidden/>
              </w:rPr>
              <w:t>6</w:t>
            </w:r>
            <w:r>
              <w:rPr>
                <w:noProof/>
                <w:webHidden/>
              </w:rPr>
              <w:fldChar w:fldCharType="end"/>
            </w:r>
          </w:hyperlink>
        </w:p>
        <w:p w14:paraId="3BC872E5" w14:textId="71AD3E5B" w:rsidR="005553D7" w:rsidRDefault="005553D7">
          <w:pPr>
            <w:pStyle w:val="Verzeichnis1"/>
            <w:tabs>
              <w:tab w:val="left" w:pos="440"/>
            </w:tabs>
            <w:rPr>
              <w:rFonts w:asciiTheme="minorHAnsi" w:eastAsiaTheme="minorEastAsia" w:hAnsiTheme="minorHAnsi"/>
              <w:noProof/>
              <w:sz w:val="22"/>
              <w:lang w:eastAsia="de-CH"/>
            </w:rPr>
          </w:pPr>
          <w:hyperlink w:anchor="_Toc41249869" w:history="1">
            <w:r w:rsidRPr="001014F0">
              <w:rPr>
                <w:rStyle w:val="Hyperlink"/>
                <w:noProof/>
              </w:rPr>
              <w:t>5.</w:t>
            </w:r>
            <w:r>
              <w:rPr>
                <w:rFonts w:asciiTheme="minorHAnsi" w:eastAsiaTheme="minorEastAsia" w:hAnsiTheme="minorHAnsi"/>
                <w:noProof/>
                <w:sz w:val="22"/>
                <w:lang w:eastAsia="de-CH"/>
              </w:rPr>
              <w:tab/>
            </w:r>
            <w:r w:rsidRPr="001014F0">
              <w:rPr>
                <w:rStyle w:val="Hyperlink"/>
                <w:noProof/>
              </w:rPr>
              <w:t>Schlussfolgerung</w:t>
            </w:r>
            <w:r>
              <w:rPr>
                <w:noProof/>
                <w:webHidden/>
              </w:rPr>
              <w:tab/>
            </w:r>
            <w:r>
              <w:rPr>
                <w:noProof/>
                <w:webHidden/>
              </w:rPr>
              <w:fldChar w:fldCharType="begin"/>
            </w:r>
            <w:r>
              <w:rPr>
                <w:noProof/>
                <w:webHidden/>
              </w:rPr>
              <w:instrText xml:space="preserve"> PAGEREF _Toc41249869 \h </w:instrText>
            </w:r>
            <w:r>
              <w:rPr>
                <w:noProof/>
                <w:webHidden/>
              </w:rPr>
            </w:r>
            <w:r>
              <w:rPr>
                <w:noProof/>
                <w:webHidden/>
              </w:rPr>
              <w:fldChar w:fldCharType="separate"/>
            </w:r>
            <w:r>
              <w:rPr>
                <w:noProof/>
                <w:webHidden/>
              </w:rPr>
              <w:t>7</w:t>
            </w:r>
            <w:r>
              <w:rPr>
                <w:noProof/>
                <w:webHidden/>
              </w:rPr>
              <w:fldChar w:fldCharType="end"/>
            </w:r>
          </w:hyperlink>
        </w:p>
        <w:p w14:paraId="13EC9D20" w14:textId="7524458A" w:rsidR="005553D7" w:rsidRDefault="005553D7">
          <w:pPr>
            <w:pStyle w:val="Verzeichnis1"/>
            <w:rPr>
              <w:rFonts w:asciiTheme="minorHAnsi" w:eastAsiaTheme="minorEastAsia" w:hAnsiTheme="minorHAnsi"/>
              <w:noProof/>
              <w:sz w:val="22"/>
              <w:lang w:eastAsia="de-CH"/>
            </w:rPr>
          </w:pPr>
          <w:hyperlink w:anchor="_Toc41249870" w:history="1">
            <w:r w:rsidRPr="001014F0">
              <w:rPr>
                <w:rStyle w:val="Hyperlink"/>
                <w:noProof/>
              </w:rPr>
              <w:t>Literaturverzeichnis</w:t>
            </w:r>
            <w:r>
              <w:rPr>
                <w:noProof/>
                <w:webHidden/>
              </w:rPr>
              <w:tab/>
            </w:r>
            <w:r>
              <w:rPr>
                <w:noProof/>
                <w:webHidden/>
              </w:rPr>
              <w:fldChar w:fldCharType="begin"/>
            </w:r>
            <w:r>
              <w:rPr>
                <w:noProof/>
                <w:webHidden/>
              </w:rPr>
              <w:instrText xml:space="preserve"> PAGEREF _Toc41249870 \h </w:instrText>
            </w:r>
            <w:r>
              <w:rPr>
                <w:noProof/>
                <w:webHidden/>
              </w:rPr>
            </w:r>
            <w:r>
              <w:rPr>
                <w:noProof/>
                <w:webHidden/>
              </w:rPr>
              <w:fldChar w:fldCharType="separate"/>
            </w:r>
            <w:r>
              <w:rPr>
                <w:noProof/>
                <w:webHidden/>
              </w:rPr>
              <w:t>8</w:t>
            </w:r>
            <w:r>
              <w:rPr>
                <w:noProof/>
                <w:webHidden/>
              </w:rPr>
              <w:fldChar w:fldCharType="end"/>
            </w:r>
          </w:hyperlink>
        </w:p>
        <w:p w14:paraId="7754979C" w14:textId="04298262" w:rsidR="005553D7" w:rsidRDefault="005553D7">
          <w:pPr>
            <w:pStyle w:val="Verzeichnis1"/>
            <w:rPr>
              <w:rFonts w:asciiTheme="minorHAnsi" w:eastAsiaTheme="minorEastAsia" w:hAnsiTheme="minorHAnsi"/>
              <w:noProof/>
              <w:sz w:val="22"/>
              <w:lang w:eastAsia="de-CH"/>
            </w:rPr>
          </w:pPr>
          <w:hyperlink w:anchor="_Toc41249871" w:history="1">
            <w:r w:rsidRPr="001014F0">
              <w:rPr>
                <w:rStyle w:val="Hyperlink"/>
                <w:noProof/>
              </w:rPr>
              <w:t>Anhang</w:t>
            </w:r>
            <w:r>
              <w:rPr>
                <w:noProof/>
                <w:webHidden/>
              </w:rPr>
              <w:tab/>
            </w:r>
            <w:r>
              <w:rPr>
                <w:noProof/>
                <w:webHidden/>
              </w:rPr>
              <w:fldChar w:fldCharType="begin"/>
            </w:r>
            <w:r>
              <w:rPr>
                <w:noProof/>
                <w:webHidden/>
              </w:rPr>
              <w:instrText xml:space="preserve"> PAGEREF _Toc41249871 \h </w:instrText>
            </w:r>
            <w:r>
              <w:rPr>
                <w:noProof/>
                <w:webHidden/>
              </w:rPr>
            </w:r>
            <w:r>
              <w:rPr>
                <w:noProof/>
                <w:webHidden/>
              </w:rPr>
              <w:fldChar w:fldCharType="separate"/>
            </w:r>
            <w:r>
              <w:rPr>
                <w:noProof/>
                <w:webHidden/>
              </w:rPr>
              <w:t>9</w:t>
            </w:r>
            <w:r>
              <w:rPr>
                <w:noProof/>
                <w:webHidden/>
              </w:rPr>
              <w:fldChar w:fldCharType="end"/>
            </w:r>
          </w:hyperlink>
        </w:p>
        <w:p w14:paraId="0349245A" w14:textId="27F42AE7" w:rsidR="005553D7" w:rsidRDefault="005553D7">
          <w:pPr>
            <w:pStyle w:val="Verzeichnis2"/>
            <w:rPr>
              <w:rFonts w:asciiTheme="minorHAnsi" w:eastAsiaTheme="minorEastAsia" w:hAnsiTheme="minorHAnsi"/>
              <w:noProof/>
              <w:sz w:val="22"/>
              <w:lang w:eastAsia="de-CH"/>
            </w:rPr>
          </w:pPr>
          <w:hyperlink w:anchor="_Toc41249872" w:history="1">
            <w:r w:rsidRPr="001014F0">
              <w:rPr>
                <w:rStyle w:val="Hyperlink"/>
                <w:noProof/>
              </w:rPr>
              <w:t>A.</w:t>
            </w:r>
            <w:r>
              <w:rPr>
                <w:rFonts w:asciiTheme="minorHAnsi" w:eastAsiaTheme="minorEastAsia" w:hAnsiTheme="minorHAnsi"/>
                <w:noProof/>
                <w:sz w:val="22"/>
                <w:lang w:eastAsia="de-CH"/>
              </w:rPr>
              <w:tab/>
            </w:r>
            <w:r w:rsidRPr="001014F0">
              <w:rPr>
                <w:rStyle w:val="Hyperlink"/>
                <w:noProof/>
              </w:rPr>
              <w:t>Abbildungen</w:t>
            </w:r>
            <w:r>
              <w:rPr>
                <w:noProof/>
                <w:webHidden/>
              </w:rPr>
              <w:tab/>
            </w:r>
            <w:r>
              <w:rPr>
                <w:noProof/>
                <w:webHidden/>
              </w:rPr>
              <w:fldChar w:fldCharType="begin"/>
            </w:r>
            <w:r>
              <w:rPr>
                <w:noProof/>
                <w:webHidden/>
              </w:rPr>
              <w:instrText xml:space="preserve"> PAGEREF _Toc41249872 \h </w:instrText>
            </w:r>
            <w:r>
              <w:rPr>
                <w:noProof/>
                <w:webHidden/>
              </w:rPr>
            </w:r>
            <w:r>
              <w:rPr>
                <w:noProof/>
                <w:webHidden/>
              </w:rPr>
              <w:fldChar w:fldCharType="separate"/>
            </w:r>
            <w:r>
              <w:rPr>
                <w:noProof/>
                <w:webHidden/>
              </w:rPr>
              <w:t>9</w:t>
            </w:r>
            <w:r>
              <w:rPr>
                <w:noProof/>
                <w:webHidden/>
              </w:rPr>
              <w:fldChar w:fldCharType="end"/>
            </w:r>
          </w:hyperlink>
        </w:p>
        <w:p w14:paraId="28043ABB" w14:textId="6DDAEF2D" w:rsidR="005553D7" w:rsidRDefault="005553D7">
          <w:pPr>
            <w:pStyle w:val="Verzeichnis2"/>
            <w:rPr>
              <w:rFonts w:asciiTheme="minorHAnsi" w:eastAsiaTheme="minorEastAsia" w:hAnsiTheme="minorHAnsi"/>
              <w:noProof/>
              <w:sz w:val="22"/>
              <w:lang w:eastAsia="de-CH"/>
            </w:rPr>
          </w:pPr>
          <w:hyperlink w:anchor="_Toc41249873" w:history="1">
            <w:r w:rsidRPr="001014F0">
              <w:rPr>
                <w:rStyle w:val="Hyperlink"/>
                <w:noProof/>
              </w:rPr>
              <w:t>B.</w:t>
            </w:r>
            <w:r>
              <w:rPr>
                <w:rFonts w:asciiTheme="minorHAnsi" w:eastAsiaTheme="minorEastAsia" w:hAnsiTheme="minorHAnsi"/>
                <w:noProof/>
                <w:sz w:val="22"/>
                <w:lang w:eastAsia="de-CH"/>
              </w:rPr>
              <w:tab/>
            </w:r>
            <w:r w:rsidRPr="001014F0">
              <w:rPr>
                <w:rStyle w:val="Hyperlink"/>
                <w:noProof/>
              </w:rPr>
              <w:t>Formelsammlung</w:t>
            </w:r>
            <w:r>
              <w:rPr>
                <w:noProof/>
                <w:webHidden/>
              </w:rPr>
              <w:tab/>
            </w:r>
            <w:r>
              <w:rPr>
                <w:noProof/>
                <w:webHidden/>
              </w:rPr>
              <w:fldChar w:fldCharType="begin"/>
            </w:r>
            <w:r>
              <w:rPr>
                <w:noProof/>
                <w:webHidden/>
              </w:rPr>
              <w:instrText xml:space="preserve"> PAGEREF _Toc41249873 \h </w:instrText>
            </w:r>
            <w:r>
              <w:rPr>
                <w:noProof/>
                <w:webHidden/>
              </w:rPr>
            </w:r>
            <w:r>
              <w:rPr>
                <w:noProof/>
                <w:webHidden/>
              </w:rPr>
              <w:fldChar w:fldCharType="separate"/>
            </w:r>
            <w:r>
              <w:rPr>
                <w:noProof/>
                <w:webHidden/>
              </w:rPr>
              <w:t>15</w:t>
            </w:r>
            <w:r>
              <w:rPr>
                <w:noProof/>
                <w:webHidden/>
              </w:rPr>
              <w:fldChar w:fldCharType="end"/>
            </w:r>
          </w:hyperlink>
        </w:p>
        <w:p w14:paraId="454DEDF4" w14:textId="6FDD441A" w:rsidR="005553D7" w:rsidRDefault="005553D7">
          <w:pPr>
            <w:pStyle w:val="Verzeichnis2"/>
            <w:rPr>
              <w:rFonts w:asciiTheme="minorHAnsi" w:eastAsiaTheme="minorEastAsia" w:hAnsiTheme="minorHAnsi"/>
              <w:noProof/>
              <w:sz w:val="22"/>
              <w:lang w:eastAsia="de-CH"/>
            </w:rPr>
          </w:pPr>
          <w:hyperlink w:anchor="_Toc41249874" w:history="1">
            <w:r w:rsidRPr="001014F0">
              <w:rPr>
                <w:rStyle w:val="Hyperlink"/>
                <w:noProof/>
              </w:rPr>
              <w:t>C.</w:t>
            </w:r>
            <w:r>
              <w:rPr>
                <w:rFonts w:asciiTheme="minorHAnsi" w:eastAsiaTheme="minorEastAsia" w:hAnsiTheme="minorHAnsi"/>
                <w:noProof/>
                <w:sz w:val="22"/>
                <w:lang w:eastAsia="de-CH"/>
              </w:rPr>
              <w:tab/>
            </w:r>
            <w:r w:rsidRPr="001014F0">
              <w:rPr>
                <w:rStyle w:val="Hyperlink"/>
                <w:noProof/>
              </w:rPr>
              <w:t>R-Code</w:t>
            </w:r>
            <w:r>
              <w:rPr>
                <w:noProof/>
                <w:webHidden/>
              </w:rPr>
              <w:tab/>
            </w:r>
            <w:r>
              <w:rPr>
                <w:noProof/>
                <w:webHidden/>
              </w:rPr>
              <w:fldChar w:fldCharType="begin"/>
            </w:r>
            <w:r>
              <w:rPr>
                <w:noProof/>
                <w:webHidden/>
              </w:rPr>
              <w:instrText xml:space="preserve"> PAGEREF _Toc41249874 \h </w:instrText>
            </w:r>
            <w:r>
              <w:rPr>
                <w:noProof/>
                <w:webHidden/>
              </w:rPr>
            </w:r>
            <w:r>
              <w:rPr>
                <w:noProof/>
                <w:webHidden/>
              </w:rPr>
              <w:fldChar w:fldCharType="separate"/>
            </w:r>
            <w:r>
              <w:rPr>
                <w:noProof/>
                <w:webHidden/>
              </w:rPr>
              <w:t>16</w:t>
            </w:r>
            <w:r>
              <w:rPr>
                <w:noProof/>
                <w:webHidden/>
              </w:rPr>
              <w:fldChar w:fldCharType="end"/>
            </w:r>
          </w:hyperlink>
        </w:p>
        <w:p w14:paraId="59AE8833" w14:textId="39387905" w:rsidR="005553D7" w:rsidRDefault="005553D7">
          <w:pPr>
            <w:pStyle w:val="Verzeichnis1"/>
            <w:rPr>
              <w:rFonts w:asciiTheme="minorHAnsi" w:eastAsiaTheme="minorEastAsia" w:hAnsiTheme="minorHAnsi"/>
              <w:noProof/>
              <w:sz w:val="22"/>
              <w:lang w:eastAsia="de-CH"/>
            </w:rPr>
          </w:pPr>
          <w:hyperlink w:anchor="_Toc41249875" w:history="1">
            <w:r w:rsidRPr="001014F0">
              <w:rPr>
                <w:rStyle w:val="Hyperlink"/>
                <w:noProof/>
              </w:rPr>
              <w:t>Eidesstattliche Erklärung</w:t>
            </w:r>
            <w:r>
              <w:rPr>
                <w:noProof/>
                <w:webHidden/>
              </w:rPr>
              <w:tab/>
            </w:r>
            <w:r>
              <w:rPr>
                <w:noProof/>
                <w:webHidden/>
              </w:rPr>
              <w:fldChar w:fldCharType="begin"/>
            </w:r>
            <w:r>
              <w:rPr>
                <w:noProof/>
                <w:webHidden/>
              </w:rPr>
              <w:instrText xml:space="preserve"> PAGEREF _Toc41249875 \h </w:instrText>
            </w:r>
            <w:r>
              <w:rPr>
                <w:noProof/>
                <w:webHidden/>
              </w:rPr>
            </w:r>
            <w:r>
              <w:rPr>
                <w:noProof/>
                <w:webHidden/>
              </w:rPr>
              <w:fldChar w:fldCharType="separate"/>
            </w:r>
            <w:r>
              <w:rPr>
                <w:noProof/>
                <w:webHidden/>
              </w:rPr>
              <w:t>21</w:t>
            </w:r>
            <w:r>
              <w:rPr>
                <w:noProof/>
                <w:webHidden/>
              </w:rPr>
              <w:fldChar w:fldCharType="end"/>
            </w:r>
          </w:hyperlink>
        </w:p>
        <w:p w14:paraId="757CEE8F" w14:textId="6021F357"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4" w:name="_Toc39494800"/>
      <w:bookmarkStart w:id="5" w:name="_Toc40866355"/>
      <w:bookmarkStart w:id="6" w:name="_Toc41249859"/>
      <w:r>
        <w:t>Abbildungsverzeichnis</w:t>
      </w:r>
      <w:bookmarkStart w:id="7" w:name="_GoBack"/>
      <w:bookmarkEnd w:id="4"/>
      <w:bookmarkEnd w:id="5"/>
      <w:bookmarkEnd w:id="6"/>
      <w:bookmarkEnd w:id="7"/>
    </w:p>
    <w:p w14:paraId="41692143" w14:textId="5D5065DD" w:rsidR="00B55B3D" w:rsidRDefault="00685E2F">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Abbildung" </w:instrText>
      </w:r>
      <w:r>
        <w:fldChar w:fldCharType="separate"/>
      </w:r>
      <w:hyperlink r:id="rId8" w:anchor="_Toc41250036" w:history="1">
        <w:r w:rsidR="00B55B3D" w:rsidRPr="00E9207D">
          <w:rPr>
            <w:rStyle w:val="Hyperlink"/>
            <w:noProof/>
          </w:rPr>
          <w:t>Abbildung 1: Die Effizienzkurve (Mondello, 2015, p. 118)</w:t>
        </w:r>
        <w:r w:rsidR="00B55B3D">
          <w:rPr>
            <w:noProof/>
            <w:webHidden/>
          </w:rPr>
          <w:tab/>
        </w:r>
        <w:r w:rsidR="00B55B3D">
          <w:rPr>
            <w:noProof/>
            <w:webHidden/>
          </w:rPr>
          <w:fldChar w:fldCharType="begin"/>
        </w:r>
        <w:r w:rsidR="00B55B3D">
          <w:rPr>
            <w:noProof/>
            <w:webHidden/>
          </w:rPr>
          <w:instrText xml:space="preserve"> PAGEREF _Toc41250036 \h </w:instrText>
        </w:r>
        <w:r w:rsidR="00B55B3D">
          <w:rPr>
            <w:noProof/>
            <w:webHidden/>
          </w:rPr>
        </w:r>
        <w:r w:rsidR="00B55B3D">
          <w:rPr>
            <w:noProof/>
            <w:webHidden/>
          </w:rPr>
          <w:fldChar w:fldCharType="separate"/>
        </w:r>
        <w:r w:rsidR="00B55B3D">
          <w:rPr>
            <w:noProof/>
            <w:webHidden/>
          </w:rPr>
          <w:t>9</w:t>
        </w:r>
        <w:r w:rsidR="00B55B3D">
          <w:rPr>
            <w:noProof/>
            <w:webHidden/>
          </w:rPr>
          <w:fldChar w:fldCharType="end"/>
        </w:r>
      </w:hyperlink>
    </w:p>
    <w:p w14:paraId="792DDE07" w14:textId="29B52F2C" w:rsidR="00B55B3D" w:rsidRDefault="00B55B3D">
      <w:pPr>
        <w:pStyle w:val="Abbildungsverzeichnis"/>
        <w:tabs>
          <w:tab w:val="right" w:leader="dot" w:pos="9060"/>
        </w:tabs>
        <w:rPr>
          <w:rFonts w:asciiTheme="minorHAnsi" w:eastAsiaTheme="minorEastAsia" w:hAnsiTheme="minorHAnsi"/>
          <w:noProof/>
          <w:sz w:val="22"/>
          <w:lang w:eastAsia="de-CH"/>
        </w:rPr>
      </w:pPr>
      <w:hyperlink r:id="rId9" w:anchor="_Toc41250037" w:history="1">
        <w:r w:rsidRPr="00E9207D">
          <w:rPr>
            <w:rStyle w:val="Hyperlink"/>
            <w:noProof/>
          </w:rPr>
          <w:t>Abbildung 2: Die Indifferenzkurve (Mondello, 2015, p. 141)</w:t>
        </w:r>
        <w:r>
          <w:rPr>
            <w:noProof/>
            <w:webHidden/>
          </w:rPr>
          <w:tab/>
        </w:r>
        <w:r>
          <w:rPr>
            <w:noProof/>
            <w:webHidden/>
          </w:rPr>
          <w:fldChar w:fldCharType="begin"/>
        </w:r>
        <w:r>
          <w:rPr>
            <w:noProof/>
            <w:webHidden/>
          </w:rPr>
          <w:instrText xml:space="preserve"> PAGEREF _Toc41250037 \h </w:instrText>
        </w:r>
        <w:r>
          <w:rPr>
            <w:noProof/>
            <w:webHidden/>
          </w:rPr>
        </w:r>
        <w:r>
          <w:rPr>
            <w:noProof/>
            <w:webHidden/>
          </w:rPr>
          <w:fldChar w:fldCharType="separate"/>
        </w:r>
        <w:r>
          <w:rPr>
            <w:noProof/>
            <w:webHidden/>
          </w:rPr>
          <w:t>9</w:t>
        </w:r>
        <w:r>
          <w:rPr>
            <w:noProof/>
            <w:webHidden/>
          </w:rPr>
          <w:fldChar w:fldCharType="end"/>
        </w:r>
      </w:hyperlink>
    </w:p>
    <w:p w14:paraId="6FABB8D0" w14:textId="4FB2A678" w:rsidR="00B55B3D" w:rsidRDefault="00B55B3D">
      <w:pPr>
        <w:pStyle w:val="Abbildungsverzeichnis"/>
        <w:tabs>
          <w:tab w:val="right" w:leader="dot" w:pos="9060"/>
        </w:tabs>
        <w:rPr>
          <w:rFonts w:asciiTheme="minorHAnsi" w:eastAsiaTheme="minorEastAsia" w:hAnsiTheme="minorHAnsi"/>
          <w:noProof/>
          <w:sz w:val="22"/>
          <w:lang w:eastAsia="de-CH"/>
        </w:rPr>
      </w:pPr>
      <w:hyperlink r:id="rId10" w:anchor="_Toc41250038" w:history="1">
        <w:r w:rsidRPr="00E9207D">
          <w:rPr>
            <w:rStyle w:val="Hyperlink"/>
            <w:noProof/>
          </w:rPr>
          <w:t>Abbildung 3: Das optimale Portfolio in der Theorie (Mondello, 2015, p. 147)</w:t>
        </w:r>
        <w:r>
          <w:rPr>
            <w:noProof/>
            <w:webHidden/>
          </w:rPr>
          <w:tab/>
        </w:r>
        <w:r>
          <w:rPr>
            <w:noProof/>
            <w:webHidden/>
          </w:rPr>
          <w:fldChar w:fldCharType="begin"/>
        </w:r>
        <w:r>
          <w:rPr>
            <w:noProof/>
            <w:webHidden/>
          </w:rPr>
          <w:instrText xml:space="preserve"> PAGEREF _Toc41250038 \h </w:instrText>
        </w:r>
        <w:r>
          <w:rPr>
            <w:noProof/>
            <w:webHidden/>
          </w:rPr>
        </w:r>
        <w:r>
          <w:rPr>
            <w:noProof/>
            <w:webHidden/>
          </w:rPr>
          <w:fldChar w:fldCharType="separate"/>
        </w:r>
        <w:r>
          <w:rPr>
            <w:noProof/>
            <w:webHidden/>
          </w:rPr>
          <w:t>9</w:t>
        </w:r>
        <w:r>
          <w:rPr>
            <w:noProof/>
            <w:webHidden/>
          </w:rPr>
          <w:fldChar w:fldCharType="end"/>
        </w:r>
      </w:hyperlink>
    </w:p>
    <w:p w14:paraId="29DDF096" w14:textId="1FD60DB5" w:rsidR="00B55B3D" w:rsidRDefault="00B55B3D">
      <w:pPr>
        <w:pStyle w:val="Abbildungsverzeichnis"/>
        <w:tabs>
          <w:tab w:val="right" w:leader="dot" w:pos="9060"/>
        </w:tabs>
        <w:rPr>
          <w:rFonts w:asciiTheme="minorHAnsi" w:eastAsiaTheme="minorEastAsia" w:hAnsiTheme="minorHAnsi"/>
          <w:noProof/>
          <w:sz w:val="22"/>
          <w:lang w:eastAsia="de-CH"/>
        </w:rPr>
      </w:pPr>
      <w:hyperlink w:anchor="_Toc41250039" w:history="1">
        <w:r w:rsidRPr="00E9207D">
          <w:rPr>
            <w:rStyle w:val="Hyperlink"/>
            <w:noProof/>
          </w:rPr>
          <w:t>Abbildung 4: Chart des SMI von 1991 bis 2020 von Yahoo Finance</w:t>
        </w:r>
        <w:r>
          <w:rPr>
            <w:noProof/>
            <w:webHidden/>
          </w:rPr>
          <w:tab/>
        </w:r>
        <w:r>
          <w:rPr>
            <w:noProof/>
            <w:webHidden/>
          </w:rPr>
          <w:fldChar w:fldCharType="begin"/>
        </w:r>
        <w:r>
          <w:rPr>
            <w:noProof/>
            <w:webHidden/>
          </w:rPr>
          <w:instrText xml:space="preserve"> PAGEREF _Toc41250039 \h </w:instrText>
        </w:r>
        <w:r>
          <w:rPr>
            <w:noProof/>
            <w:webHidden/>
          </w:rPr>
        </w:r>
        <w:r>
          <w:rPr>
            <w:noProof/>
            <w:webHidden/>
          </w:rPr>
          <w:fldChar w:fldCharType="separate"/>
        </w:r>
        <w:r>
          <w:rPr>
            <w:noProof/>
            <w:webHidden/>
          </w:rPr>
          <w:t>10</w:t>
        </w:r>
        <w:r>
          <w:rPr>
            <w:noProof/>
            <w:webHidden/>
          </w:rPr>
          <w:fldChar w:fldCharType="end"/>
        </w:r>
      </w:hyperlink>
    </w:p>
    <w:p w14:paraId="4263690F" w14:textId="70FE1699" w:rsidR="00B55B3D" w:rsidRDefault="00B55B3D">
      <w:pPr>
        <w:pStyle w:val="Abbildungsverzeichnis"/>
        <w:tabs>
          <w:tab w:val="right" w:leader="dot" w:pos="9060"/>
        </w:tabs>
        <w:rPr>
          <w:rFonts w:asciiTheme="minorHAnsi" w:eastAsiaTheme="minorEastAsia" w:hAnsiTheme="minorHAnsi"/>
          <w:noProof/>
          <w:sz w:val="22"/>
          <w:lang w:eastAsia="de-CH"/>
        </w:rPr>
      </w:pPr>
      <w:hyperlink w:anchor="_Toc41250040" w:history="1">
        <w:r w:rsidRPr="00E9207D">
          <w:rPr>
            <w:rStyle w:val="Hyperlink"/>
            <w:noProof/>
          </w:rPr>
          <w:t>Abbildung 5: Performance aller Aktien des SMI in den letzten 10 Jahren</w:t>
        </w:r>
        <w:r>
          <w:rPr>
            <w:noProof/>
            <w:webHidden/>
          </w:rPr>
          <w:tab/>
        </w:r>
        <w:r>
          <w:rPr>
            <w:noProof/>
            <w:webHidden/>
          </w:rPr>
          <w:fldChar w:fldCharType="begin"/>
        </w:r>
        <w:r>
          <w:rPr>
            <w:noProof/>
            <w:webHidden/>
          </w:rPr>
          <w:instrText xml:space="preserve"> PAGEREF _Toc41250040 \h </w:instrText>
        </w:r>
        <w:r>
          <w:rPr>
            <w:noProof/>
            <w:webHidden/>
          </w:rPr>
        </w:r>
        <w:r>
          <w:rPr>
            <w:noProof/>
            <w:webHidden/>
          </w:rPr>
          <w:fldChar w:fldCharType="separate"/>
        </w:r>
        <w:r>
          <w:rPr>
            <w:noProof/>
            <w:webHidden/>
          </w:rPr>
          <w:t>11</w:t>
        </w:r>
        <w:r>
          <w:rPr>
            <w:noProof/>
            <w:webHidden/>
          </w:rPr>
          <w:fldChar w:fldCharType="end"/>
        </w:r>
      </w:hyperlink>
    </w:p>
    <w:p w14:paraId="7AC2319F" w14:textId="62E49EBF" w:rsidR="00B55B3D" w:rsidRDefault="00B55B3D">
      <w:pPr>
        <w:pStyle w:val="Abbildungsverzeichnis"/>
        <w:tabs>
          <w:tab w:val="right" w:leader="dot" w:pos="9060"/>
        </w:tabs>
        <w:rPr>
          <w:rFonts w:asciiTheme="minorHAnsi" w:eastAsiaTheme="minorEastAsia" w:hAnsiTheme="minorHAnsi"/>
          <w:noProof/>
          <w:sz w:val="22"/>
          <w:lang w:eastAsia="de-CH"/>
        </w:rPr>
      </w:pPr>
      <w:hyperlink w:anchor="_Toc41250041" w:history="1">
        <w:r w:rsidRPr="00E9207D">
          <w:rPr>
            <w:rStyle w:val="Hyperlink"/>
            <w:noProof/>
          </w:rPr>
          <w:t>Abbildung 6: Berechnete Effizienzkurve des optimalen Portfolios</w:t>
        </w:r>
        <w:r>
          <w:rPr>
            <w:noProof/>
            <w:webHidden/>
          </w:rPr>
          <w:tab/>
        </w:r>
        <w:r>
          <w:rPr>
            <w:noProof/>
            <w:webHidden/>
          </w:rPr>
          <w:fldChar w:fldCharType="begin"/>
        </w:r>
        <w:r>
          <w:rPr>
            <w:noProof/>
            <w:webHidden/>
          </w:rPr>
          <w:instrText xml:space="preserve"> PAGEREF _Toc41250041 \h </w:instrText>
        </w:r>
        <w:r>
          <w:rPr>
            <w:noProof/>
            <w:webHidden/>
          </w:rPr>
        </w:r>
        <w:r>
          <w:rPr>
            <w:noProof/>
            <w:webHidden/>
          </w:rPr>
          <w:fldChar w:fldCharType="separate"/>
        </w:r>
        <w:r>
          <w:rPr>
            <w:noProof/>
            <w:webHidden/>
          </w:rPr>
          <w:t>11</w:t>
        </w:r>
        <w:r>
          <w:rPr>
            <w:noProof/>
            <w:webHidden/>
          </w:rPr>
          <w:fldChar w:fldCharType="end"/>
        </w:r>
      </w:hyperlink>
    </w:p>
    <w:p w14:paraId="06F6A46A" w14:textId="20C66AB3" w:rsidR="00B55B3D" w:rsidRDefault="00B55B3D">
      <w:pPr>
        <w:pStyle w:val="Abbildungsverzeichnis"/>
        <w:tabs>
          <w:tab w:val="right" w:leader="dot" w:pos="9060"/>
        </w:tabs>
        <w:rPr>
          <w:rFonts w:asciiTheme="minorHAnsi" w:eastAsiaTheme="minorEastAsia" w:hAnsiTheme="minorHAnsi"/>
          <w:noProof/>
          <w:sz w:val="22"/>
          <w:lang w:eastAsia="de-CH"/>
        </w:rPr>
      </w:pPr>
      <w:hyperlink w:anchor="_Toc41250042" w:history="1">
        <w:r w:rsidRPr="00E9207D">
          <w:rPr>
            <w:rStyle w:val="Hyperlink"/>
            <w:noProof/>
          </w:rPr>
          <w:t>Abbildung 7: Kumulierter Ertrag des optimalen Portfolios</w:t>
        </w:r>
        <w:r>
          <w:rPr>
            <w:noProof/>
            <w:webHidden/>
          </w:rPr>
          <w:tab/>
        </w:r>
        <w:r>
          <w:rPr>
            <w:noProof/>
            <w:webHidden/>
          </w:rPr>
          <w:fldChar w:fldCharType="begin"/>
        </w:r>
        <w:r>
          <w:rPr>
            <w:noProof/>
            <w:webHidden/>
          </w:rPr>
          <w:instrText xml:space="preserve"> PAGEREF _Toc41250042 \h </w:instrText>
        </w:r>
        <w:r>
          <w:rPr>
            <w:noProof/>
            <w:webHidden/>
          </w:rPr>
        </w:r>
        <w:r>
          <w:rPr>
            <w:noProof/>
            <w:webHidden/>
          </w:rPr>
          <w:fldChar w:fldCharType="separate"/>
        </w:r>
        <w:r>
          <w:rPr>
            <w:noProof/>
            <w:webHidden/>
          </w:rPr>
          <w:t>12</w:t>
        </w:r>
        <w:r>
          <w:rPr>
            <w:noProof/>
            <w:webHidden/>
          </w:rPr>
          <w:fldChar w:fldCharType="end"/>
        </w:r>
      </w:hyperlink>
    </w:p>
    <w:p w14:paraId="3F0E2F87" w14:textId="27EEC9FD" w:rsidR="00B55B3D" w:rsidRDefault="00B55B3D">
      <w:pPr>
        <w:pStyle w:val="Abbildungsverzeichnis"/>
        <w:tabs>
          <w:tab w:val="right" w:leader="dot" w:pos="9060"/>
        </w:tabs>
        <w:rPr>
          <w:rFonts w:asciiTheme="minorHAnsi" w:eastAsiaTheme="minorEastAsia" w:hAnsiTheme="minorHAnsi"/>
          <w:noProof/>
          <w:sz w:val="22"/>
          <w:lang w:eastAsia="de-CH"/>
        </w:rPr>
      </w:pPr>
      <w:hyperlink w:anchor="_Toc41250043" w:history="1">
        <w:r w:rsidRPr="00E9207D">
          <w:rPr>
            <w:rStyle w:val="Hyperlink"/>
            <w:noProof/>
          </w:rPr>
          <w:t>Abbildung 8: PACF des optimalen Portfolios</w:t>
        </w:r>
        <w:r>
          <w:rPr>
            <w:noProof/>
            <w:webHidden/>
          </w:rPr>
          <w:tab/>
        </w:r>
        <w:r>
          <w:rPr>
            <w:noProof/>
            <w:webHidden/>
          </w:rPr>
          <w:fldChar w:fldCharType="begin"/>
        </w:r>
        <w:r>
          <w:rPr>
            <w:noProof/>
            <w:webHidden/>
          </w:rPr>
          <w:instrText xml:space="preserve"> PAGEREF _Toc41250043 \h </w:instrText>
        </w:r>
        <w:r>
          <w:rPr>
            <w:noProof/>
            <w:webHidden/>
          </w:rPr>
        </w:r>
        <w:r>
          <w:rPr>
            <w:noProof/>
            <w:webHidden/>
          </w:rPr>
          <w:fldChar w:fldCharType="separate"/>
        </w:r>
        <w:r>
          <w:rPr>
            <w:noProof/>
            <w:webHidden/>
          </w:rPr>
          <w:t>12</w:t>
        </w:r>
        <w:r>
          <w:rPr>
            <w:noProof/>
            <w:webHidden/>
          </w:rPr>
          <w:fldChar w:fldCharType="end"/>
        </w:r>
      </w:hyperlink>
    </w:p>
    <w:p w14:paraId="1E4230A7" w14:textId="29B3E3E2" w:rsidR="00B55B3D" w:rsidRDefault="00B55B3D">
      <w:pPr>
        <w:pStyle w:val="Abbildungsverzeichnis"/>
        <w:tabs>
          <w:tab w:val="right" w:leader="dot" w:pos="9060"/>
        </w:tabs>
        <w:rPr>
          <w:rFonts w:asciiTheme="minorHAnsi" w:eastAsiaTheme="minorEastAsia" w:hAnsiTheme="minorHAnsi"/>
          <w:noProof/>
          <w:sz w:val="22"/>
          <w:lang w:eastAsia="de-CH"/>
        </w:rPr>
      </w:pPr>
      <w:hyperlink w:anchor="_Toc41250044" w:history="1">
        <w:r w:rsidRPr="00E9207D">
          <w:rPr>
            <w:rStyle w:val="Hyperlink"/>
            <w:noProof/>
          </w:rPr>
          <w:t>Abbildung 9: Residuen des optimalen Portfolios</w:t>
        </w:r>
        <w:r>
          <w:rPr>
            <w:noProof/>
            <w:webHidden/>
          </w:rPr>
          <w:tab/>
        </w:r>
        <w:r>
          <w:rPr>
            <w:noProof/>
            <w:webHidden/>
          </w:rPr>
          <w:fldChar w:fldCharType="begin"/>
        </w:r>
        <w:r>
          <w:rPr>
            <w:noProof/>
            <w:webHidden/>
          </w:rPr>
          <w:instrText xml:space="preserve"> PAGEREF _Toc41250044 \h </w:instrText>
        </w:r>
        <w:r>
          <w:rPr>
            <w:noProof/>
            <w:webHidden/>
          </w:rPr>
        </w:r>
        <w:r>
          <w:rPr>
            <w:noProof/>
            <w:webHidden/>
          </w:rPr>
          <w:fldChar w:fldCharType="separate"/>
        </w:r>
        <w:r>
          <w:rPr>
            <w:noProof/>
            <w:webHidden/>
          </w:rPr>
          <w:t>13</w:t>
        </w:r>
        <w:r>
          <w:rPr>
            <w:noProof/>
            <w:webHidden/>
          </w:rPr>
          <w:fldChar w:fldCharType="end"/>
        </w:r>
      </w:hyperlink>
    </w:p>
    <w:p w14:paraId="6C512BA4" w14:textId="462B3724" w:rsidR="00B55B3D" w:rsidRDefault="00B55B3D">
      <w:pPr>
        <w:pStyle w:val="Abbildungsverzeichnis"/>
        <w:tabs>
          <w:tab w:val="right" w:leader="dot" w:pos="9060"/>
        </w:tabs>
        <w:rPr>
          <w:rFonts w:asciiTheme="minorHAnsi" w:eastAsiaTheme="minorEastAsia" w:hAnsiTheme="minorHAnsi"/>
          <w:noProof/>
          <w:sz w:val="22"/>
          <w:lang w:eastAsia="de-CH"/>
        </w:rPr>
      </w:pPr>
      <w:hyperlink w:anchor="_Toc41250045" w:history="1">
        <w:r w:rsidRPr="00E9207D">
          <w:rPr>
            <w:rStyle w:val="Hyperlink"/>
            <w:noProof/>
          </w:rPr>
          <w:t>Abbildung 10: Ausblick/Vorhersage des optimalen Portfolios</w:t>
        </w:r>
        <w:r>
          <w:rPr>
            <w:noProof/>
            <w:webHidden/>
          </w:rPr>
          <w:tab/>
        </w:r>
        <w:r>
          <w:rPr>
            <w:noProof/>
            <w:webHidden/>
          </w:rPr>
          <w:fldChar w:fldCharType="begin"/>
        </w:r>
        <w:r>
          <w:rPr>
            <w:noProof/>
            <w:webHidden/>
          </w:rPr>
          <w:instrText xml:space="preserve"> PAGEREF _Toc41250045 \h </w:instrText>
        </w:r>
        <w:r>
          <w:rPr>
            <w:noProof/>
            <w:webHidden/>
          </w:rPr>
        </w:r>
        <w:r>
          <w:rPr>
            <w:noProof/>
            <w:webHidden/>
          </w:rPr>
          <w:fldChar w:fldCharType="separate"/>
        </w:r>
        <w:r>
          <w:rPr>
            <w:noProof/>
            <w:webHidden/>
          </w:rPr>
          <w:t>13</w:t>
        </w:r>
        <w:r>
          <w:rPr>
            <w:noProof/>
            <w:webHidden/>
          </w:rPr>
          <w:fldChar w:fldCharType="end"/>
        </w:r>
      </w:hyperlink>
    </w:p>
    <w:p w14:paraId="01041C88" w14:textId="6CB0DA2A" w:rsidR="00B55B3D" w:rsidRDefault="00B55B3D">
      <w:pPr>
        <w:pStyle w:val="Abbildungsverzeichnis"/>
        <w:tabs>
          <w:tab w:val="right" w:leader="dot" w:pos="9060"/>
        </w:tabs>
        <w:rPr>
          <w:rFonts w:asciiTheme="minorHAnsi" w:eastAsiaTheme="minorEastAsia" w:hAnsiTheme="minorHAnsi"/>
          <w:noProof/>
          <w:sz w:val="22"/>
          <w:lang w:eastAsia="de-CH"/>
        </w:rPr>
      </w:pPr>
      <w:hyperlink w:anchor="_Toc41250046" w:history="1">
        <w:r w:rsidRPr="00E9207D">
          <w:rPr>
            <w:rStyle w:val="Hyperlink"/>
            <w:noProof/>
          </w:rPr>
          <w:t>Abbildung 11: Vergleich Performance zwischen SMI und optimalen Portfolio</w:t>
        </w:r>
        <w:r>
          <w:rPr>
            <w:noProof/>
            <w:webHidden/>
          </w:rPr>
          <w:tab/>
        </w:r>
        <w:r>
          <w:rPr>
            <w:noProof/>
            <w:webHidden/>
          </w:rPr>
          <w:fldChar w:fldCharType="begin"/>
        </w:r>
        <w:r>
          <w:rPr>
            <w:noProof/>
            <w:webHidden/>
          </w:rPr>
          <w:instrText xml:space="preserve"> PAGEREF _Toc41250046 \h </w:instrText>
        </w:r>
        <w:r>
          <w:rPr>
            <w:noProof/>
            <w:webHidden/>
          </w:rPr>
        </w:r>
        <w:r>
          <w:rPr>
            <w:noProof/>
            <w:webHidden/>
          </w:rPr>
          <w:fldChar w:fldCharType="separate"/>
        </w:r>
        <w:r>
          <w:rPr>
            <w:noProof/>
            <w:webHidden/>
          </w:rPr>
          <w:t>14</w:t>
        </w:r>
        <w:r>
          <w:rPr>
            <w:noProof/>
            <w:webHidden/>
          </w:rPr>
          <w:fldChar w:fldCharType="end"/>
        </w:r>
      </w:hyperlink>
    </w:p>
    <w:p w14:paraId="656DF3F9" w14:textId="5DDEA4E7" w:rsidR="008B4BF2" w:rsidRDefault="00685E2F" w:rsidP="00BB02B4">
      <w:pPr>
        <w:jc w:val="left"/>
      </w:pPr>
      <w:r>
        <w:fldChar w:fldCharType="end"/>
      </w:r>
    </w:p>
    <w:p w14:paraId="7FAA857E" w14:textId="0AD93104" w:rsidR="007B2836" w:rsidRDefault="007B2836" w:rsidP="007B2836">
      <w:pPr>
        <w:pStyle w:val="berschrift1"/>
      </w:pPr>
      <w:bookmarkStart w:id="8" w:name="_Toc41249860"/>
      <w:r>
        <w:t>Tabellenverzeichnis</w:t>
      </w:r>
      <w:bookmarkEnd w:id="8"/>
    </w:p>
    <w:p w14:paraId="3F775D5B" w14:textId="529161D9" w:rsidR="001D449A" w:rsidRDefault="007B2836">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Tabelle" </w:instrText>
      </w:r>
      <w:r>
        <w:fldChar w:fldCharType="separate"/>
      </w:r>
      <w:hyperlink w:anchor="_Toc41250005" w:history="1">
        <w:r w:rsidR="001D449A" w:rsidRPr="004A154A">
          <w:rPr>
            <w:rStyle w:val="Hyperlink"/>
            <w:noProof/>
          </w:rPr>
          <w:t>Tabelle 1: Das optimale Portfolio</w:t>
        </w:r>
        <w:r w:rsidR="001D449A">
          <w:rPr>
            <w:noProof/>
            <w:webHidden/>
          </w:rPr>
          <w:tab/>
        </w:r>
        <w:r w:rsidR="001D449A">
          <w:rPr>
            <w:noProof/>
            <w:webHidden/>
          </w:rPr>
          <w:fldChar w:fldCharType="begin"/>
        </w:r>
        <w:r w:rsidR="001D449A">
          <w:rPr>
            <w:noProof/>
            <w:webHidden/>
          </w:rPr>
          <w:instrText xml:space="preserve"> PAGEREF _Toc41250005 \h </w:instrText>
        </w:r>
        <w:r w:rsidR="001D449A">
          <w:rPr>
            <w:noProof/>
            <w:webHidden/>
          </w:rPr>
        </w:r>
        <w:r w:rsidR="001D449A">
          <w:rPr>
            <w:noProof/>
            <w:webHidden/>
          </w:rPr>
          <w:fldChar w:fldCharType="separate"/>
        </w:r>
        <w:r w:rsidR="001D449A">
          <w:rPr>
            <w:noProof/>
            <w:webHidden/>
          </w:rPr>
          <w:t>7</w:t>
        </w:r>
        <w:r w:rsidR="001D449A">
          <w:rPr>
            <w:noProof/>
            <w:webHidden/>
          </w:rPr>
          <w:fldChar w:fldCharType="end"/>
        </w:r>
      </w:hyperlink>
    </w:p>
    <w:p w14:paraId="1727EDA5" w14:textId="00C277B7" w:rsidR="007B2836" w:rsidRDefault="007B2836" w:rsidP="00BB02B4">
      <w:pPr>
        <w:jc w:val="left"/>
      </w:pPr>
      <w:r>
        <w:fldChar w:fldCharType="end"/>
      </w: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9" w:name="_Toc40866356"/>
      <w:bookmarkStart w:id="10" w:name="_Toc41249861"/>
      <w:r>
        <w:lastRenderedPageBreak/>
        <w:t>Einleitung</w:t>
      </w:r>
      <w:bookmarkEnd w:id="9"/>
      <w:bookmarkEnd w:id="10"/>
    </w:p>
    <w:p w14:paraId="1A766AD4" w14:textId="1CB970E0"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 erlaubt sein Geld einer Aktiengesellschaft als Darlehen zur Verfügung zu stellen. Dafür zahlt das Unternehmen Aktionären einen Anteil ihres Gewinnes aus: die sogenannte Dividende. Die Höhe der Dividendenausschüttung ist abhängig vom Reingewinn der Aktiengesellschaft und von der Anzahl Aktien die Aktionär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 – für </w:t>
      </w:r>
      <w:r w:rsidR="00847657">
        <w:t>die</w:t>
      </w:r>
      <w:r w:rsidR="00F243A2">
        <w:t xml:space="preserve"> regelmässig </w:t>
      </w:r>
      <w:r w:rsidR="00847657">
        <w:t xml:space="preserve">festgelegte </w:t>
      </w:r>
      <w:r w:rsidR="00F243A2">
        <w:t xml:space="preserve">Zinsen gezahlt werden – kann es bei Aktien vorkommen, dass der Aktionär leer ausgeht, wenn das Unternehmen </w:t>
      </w:r>
      <w:r w:rsidR="00B1631E">
        <w:t xml:space="preserve">am Ende des Jahres </w:t>
      </w:r>
      <w:r w:rsidR="00F243A2">
        <w:t>k</w:t>
      </w:r>
      <w:r w:rsidR="00B1631E">
        <w:t>einen Reingewinn vorzeigen kann. Trotzdem können sich Aktien lohnen: denn die Chance auf hohe Renditen ist durchaus gegeben</w:t>
      </w:r>
      <w:r w:rsidR="00700CC7">
        <w:t xml:space="preserve">. </w:t>
      </w:r>
      <w:r w:rsidR="00B1631E">
        <w:t xml:space="preserve">M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7777777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hilfreiches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A889F8D" w14:textId="3319507C" w:rsidR="007B2836" w:rsidRDefault="007B2836" w:rsidP="007B2836">
      <w:pPr>
        <w:spacing w:line="259" w:lineRule="auto"/>
        <w:jc w:val="left"/>
      </w:pPr>
      <w:r>
        <w:t>Diese Arbeit befasst sich mit der Zusammenstellung eines Aktienportfolios aus den auf lange Sicht vielversprechendsten Aktien des Swiss Market Index (SMI)</w:t>
      </w:r>
      <w:r>
        <w:rPr>
          <w:rStyle w:val="Funotenzeichen"/>
        </w:rPr>
        <w:footnoteReference w:id="1"/>
      </w:r>
      <w:r>
        <w:t xml:space="preserve"> unter Berücksichtigung der zu erwartenden Rendite und des entsprechenden Risikos. Im weiteren Verlauf soll herausgefunden werden, welche Aktien aus dem SMI ausgewählt werden sollen, um ein gewinnbringendes Aktienportfolio zu erhalten. Zugleich stellt sich die Frage, wie hoch die Rendite ausfällt, die aus dem investierten Kapital gewonnen wird und wie gut das Aktienportfolio im Vergleich zum SMI ist. Daraus leiten sich die drei Forschungsfragen </w:t>
      </w:r>
      <w:r w:rsidRPr="00F17354">
        <w:t>F1</w:t>
      </w:r>
      <w:r>
        <w:t xml:space="preserve">, </w:t>
      </w:r>
      <w:r w:rsidRPr="00F17354">
        <w:t>F2</w:t>
      </w:r>
      <w:r>
        <w:t xml:space="preserve"> und F3 ab:</w:t>
      </w:r>
    </w:p>
    <w:p w14:paraId="065D9F1F" w14:textId="77777777" w:rsidR="007B2836" w:rsidRDefault="007B2836" w:rsidP="00C31D67">
      <w:pPr>
        <w:spacing w:line="259" w:lineRule="auto"/>
        <w:ind w:firstLine="708"/>
        <w:jc w:val="left"/>
      </w:pPr>
      <w:r w:rsidRPr="00275BB1">
        <w:rPr>
          <w:b/>
        </w:rPr>
        <w:t>F1</w:t>
      </w:r>
      <w:r>
        <w:t>: Wie setzt sich ein optimales Aktienportfolio aus dem SMI zusammen?</w:t>
      </w:r>
    </w:p>
    <w:p w14:paraId="50AE12E5" w14:textId="16CB8E56" w:rsidR="007B2836" w:rsidRDefault="007B2836" w:rsidP="007B2836">
      <w:pPr>
        <w:spacing w:line="259" w:lineRule="auto"/>
        <w:ind w:firstLine="708"/>
        <w:jc w:val="left"/>
      </w:pPr>
      <w:r w:rsidRPr="007D0074">
        <w:rPr>
          <w:b/>
        </w:rPr>
        <w:t>F2</w:t>
      </w:r>
      <w:r>
        <w:t>: Um welchen Betrag erhöht sich das eingesetzte Kapital in den nächsten Jahren?</w:t>
      </w:r>
    </w:p>
    <w:p w14:paraId="1A202F58" w14:textId="470209BC" w:rsidR="007B2836" w:rsidRPr="007B2836" w:rsidRDefault="007B2836" w:rsidP="007B2836">
      <w:pPr>
        <w:spacing w:line="259" w:lineRule="auto"/>
        <w:ind w:firstLine="708"/>
        <w:jc w:val="left"/>
      </w:pPr>
      <w:r w:rsidRPr="007B2836">
        <w:rPr>
          <w:b/>
        </w:rPr>
        <w:t>F3</w:t>
      </w:r>
      <w:r w:rsidRPr="007B2836">
        <w:t>:</w:t>
      </w:r>
      <w:r>
        <w:t xml:space="preserve"> Wie gut ist das berechnete Aktienportfolio im Vergleich zum SMI?</w:t>
      </w:r>
    </w:p>
    <w:p w14:paraId="3B441912" w14:textId="58ED0694" w:rsidR="00504FE1" w:rsidRDefault="00975DF5">
      <w:pPr>
        <w:spacing w:line="259" w:lineRule="auto"/>
        <w:jc w:val="left"/>
      </w:pPr>
      <w:r>
        <w:t xml:space="preserve">Mit dem umfassenden Ziel der Beantwortung </w:t>
      </w:r>
      <w:r w:rsidR="007B2836">
        <w:t>der drei Forschungsfragen F1-F3</w:t>
      </w:r>
      <w:r w:rsidR="007D0074">
        <w:t xml:space="preserve"> </w:t>
      </w:r>
      <w:r w:rsidR="00285B86">
        <w:t xml:space="preserve">werden </w:t>
      </w:r>
      <w:r w:rsidR="00700CC7">
        <w:t>im nächsten Kapitel (vgl. Kapitel 2</w:t>
      </w:r>
      <w:r w:rsidR="00B00B9A">
        <w:t>) zunächst die theoretischen Grundlagen der modernen Portfoliotheorie und zum SMI ausgearbeitet. In einer ausführlichen Literatur-Review werden die aktuellen Erkenntnisse dargestellt, welche die bestehende Literatur liefert. Im dritten Kapitel (vgl. Kapitel 3) wird eine Hypothese aufgestellt und das methodische Vorgehen für die Hypothesenprüfung festgelegt. In den letzten beiden Kapiteln (vgl. Kapitel 4</w:t>
      </w:r>
      <w:r w:rsidR="00504FE1">
        <w:t xml:space="preserve"> </w:t>
      </w:r>
      <w:r w:rsidR="00B00B9A">
        <w:t>und Kapitel 5) werden die Ergebnisse mithilfe der Statistikprogrammiersprache R ausgearbeitet und mit dem Ziel</w:t>
      </w:r>
      <w:r w:rsidR="00A33E7D">
        <w:t xml:space="preserve"> die obengenannte</w:t>
      </w:r>
      <w:r w:rsidR="00E43318">
        <w:t>n</w:t>
      </w:r>
      <w:r w:rsidR="00A33E7D">
        <w:t xml:space="preserve"> Forschungsfrage</w:t>
      </w:r>
      <w:r w:rsidR="00E43318">
        <w:t>n</w:t>
      </w:r>
      <w:r w:rsidR="00A33E7D">
        <w:t xml:space="preserve"> zu beantworten, </w:t>
      </w:r>
      <w:r w:rsidR="00B00B9A">
        <w:t>diskutiert</w:t>
      </w:r>
      <w:r w:rsidR="00275BB1">
        <w:t>.</w:t>
      </w:r>
    </w:p>
    <w:p w14:paraId="51382BA5" w14:textId="66690DF6" w:rsidR="001370F7" w:rsidRDefault="001370F7" w:rsidP="001370F7">
      <w:pPr>
        <w:pStyle w:val="berschrift1"/>
        <w:numPr>
          <w:ilvl w:val="0"/>
          <w:numId w:val="9"/>
        </w:numPr>
      </w:pPr>
      <w:bookmarkStart w:id="11" w:name="_Toc40866357"/>
      <w:bookmarkStart w:id="12" w:name="_Toc41249862"/>
      <w:r>
        <w:t>Literatur-Review</w:t>
      </w:r>
      <w:bookmarkEnd w:id="11"/>
      <w:bookmarkEnd w:id="12"/>
    </w:p>
    <w:p w14:paraId="4CA12C22" w14:textId="16A2ADE9"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w:t>
      </w:r>
      <w:proofErr w:type="spellStart"/>
      <w:r>
        <w:t>for</w:t>
      </w:r>
      <w:proofErr w:type="spellEnd"/>
      <w:r>
        <w:t xml:space="preserve"> Business </w:t>
      </w:r>
      <w:proofErr w:type="spellStart"/>
      <w:r>
        <w:t>Students</w:t>
      </w:r>
      <w:proofErr w:type="spellEnd"/>
      <w:r>
        <w:t xml:space="preserve">»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erden jeweils die zu verwenden </w:t>
      </w:r>
      <w:r w:rsidR="00B17421">
        <w:t>Suchbegriffe,</w:t>
      </w:r>
      <w:r>
        <w:t xml:space="preserve"> die für die Literatursuche verwendet </w:t>
      </w:r>
      <w:r w:rsidR="00B17421">
        <w:t>werden,</w:t>
      </w:r>
      <w:r>
        <w:t xml:space="preserve"> </w:t>
      </w:r>
      <w:r w:rsidR="00B00385">
        <w:t>abgeleitet</w:t>
      </w:r>
      <w:r>
        <w:t xml:space="preserve">. </w:t>
      </w:r>
      <w:r w:rsidR="00B00385">
        <w:t>Die Suche beginnt,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kritischen Literatur-Review</w:t>
      </w:r>
      <w:r w:rsidR="000F1819">
        <w:t xml:space="preserve"> </w:t>
      </w:r>
      <w:r w:rsidR="000F1819">
        <w:fldChar w:fldCharType="begin" w:fldLock="1"/>
      </w:r>
      <w:r w:rsidR="009B1D59">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0F1819">
        <w:fldChar w:fldCharType="separate"/>
      </w:r>
      <w:r w:rsidR="000F1819" w:rsidRPr="000F1819">
        <w:rPr>
          <w:noProof/>
        </w:rPr>
        <w:t>(Saunders et al., 2016)</w:t>
      </w:r>
      <w:r w:rsidR="000F1819">
        <w:fldChar w:fldCharType="end"/>
      </w:r>
      <w:r w:rsidR="005E2972">
        <w:t>.</w:t>
      </w:r>
    </w:p>
    <w:p w14:paraId="42AB8444" w14:textId="1F2A3CF3" w:rsidR="00B00385" w:rsidRDefault="00B00385" w:rsidP="00BF1864">
      <w:r>
        <w:lastRenderedPageBreak/>
        <w:t>In der ersten Iteration</w:t>
      </w:r>
      <w:r w:rsidR="00504FE1">
        <w:t xml:space="preserve"> (vgl. Kapitel 2.1)</w:t>
      </w:r>
      <w:r>
        <w:t xml:space="preserve"> geht es darum</w:t>
      </w:r>
      <w:r w:rsidR="00BA66A4">
        <w:t xml:space="preserve"> herauszufinden wie sich das optimale Portfolio zusammensetzt. Hilfreich sind</w:t>
      </w:r>
      <w:r>
        <w:t xml:space="preserve"> </w:t>
      </w:r>
      <w:r w:rsidR="00504FE1">
        <w:t>die theoretischen Erkenntnisse aus der</w:t>
      </w:r>
      <w:r w:rsidR="006C5A0A">
        <w:t xml:space="preserve"> modernen</w:t>
      </w:r>
      <w:r w:rsidR="00504FE1">
        <w:t xml:space="preserve"> Portfoliotheorie von Harry M. Markowitz. Das Ziel ist es also Literatur zu finden, die sich mit dieser Theorie befasst und </w:t>
      </w:r>
      <w:r w:rsidR="00895EF9">
        <w:t>diese nachvollziehbar beschreibt.</w:t>
      </w:r>
      <w:r w:rsidR="00F949D4">
        <w:t xml:space="preserve"> Als Suchbegriffe wurden «Moderne Portfoliothe</w:t>
      </w:r>
      <w:r w:rsidR="00C10673">
        <w:t>o</w:t>
      </w:r>
      <w:r w:rsidR="00F949D4">
        <w:t>rie» und «Portfoliomanagement» verwendet. Diese wurden unter anderem auf Google Scholar</w:t>
      </w:r>
      <w:r w:rsidR="00F949D4">
        <w:rPr>
          <w:rStyle w:val="Funotenzeichen"/>
        </w:rPr>
        <w:footnoteReference w:id="2"/>
      </w:r>
      <w:r w:rsidR="00F949D4">
        <w:t xml:space="preserve"> und </w:t>
      </w:r>
      <w:proofErr w:type="spellStart"/>
      <w:r w:rsidR="00F949D4">
        <w:t>SpringerLink</w:t>
      </w:r>
      <w:proofErr w:type="spellEnd"/>
      <w:r w:rsidR="00F949D4">
        <w:rPr>
          <w:rStyle w:val="Funotenzeichen"/>
        </w:rPr>
        <w:footnoteReference w:id="3"/>
      </w:r>
      <w:r w:rsidR="00F949D4">
        <w:t xml:space="preserve"> eingesetz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 xml:space="preserve">«Portfoliomanagement – Theorie und Anwendungsbeispiele» von E. </w:t>
      </w:r>
      <w:proofErr w:type="spellStart"/>
      <w:r w:rsidR="00F949D4">
        <w:t>Mondello</w:t>
      </w:r>
      <w:proofErr w:type="spellEnd"/>
      <w:r w:rsidR="00895EF9">
        <w:t>.</w:t>
      </w:r>
    </w:p>
    <w:p w14:paraId="7DD2BF6B" w14:textId="3696E25A" w:rsidR="00B00385" w:rsidRPr="00EF34D9" w:rsidRDefault="007A4A2B" w:rsidP="00EF34D9">
      <w:r w:rsidRPr="006C297C">
        <w:t>In der zweiten Iteration (vgl. Kapitel 2.2</w:t>
      </w:r>
      <w:r w:rsidR="006C297C" w:rsidRPr="006C297C">
        <w:t>)</w:t>
      </w:r>
      <w:r w:rsidR="006C297C">
        <w:t xml:space="preserve"> wurde auf den SMI und seine Entstehungsgeschichte eingegangen. Hierzu wurden Beschreibungen und Dokumentationen über den SMI gesucht. Als Suchbegriffe wurden dabei «Swiss Market Index» und «SMI» verwendet. Diese wurden bei Google</w:t>
      </w:r>
      <w:r w:rsidR="002714F9">
        <w:rPr>
          <w:rStyle w:val="Funotenzeichen"/>
        </w:rPr>
        <w:footnoteReference w:id="4"/>
      </w:r>
      <w:r w:rsidR="006C297C">
        <w:t xml:space="preserve"> eingesetzt und nach Relevanz ausgewählt. Für die Erklärung um was es sich beim SMI handelt, wurde einerseits die Beschreibung der SIX Group als auch Wikipedia verwendet.</w:t>
      </w:r>
    </w:p>
    <w:p w14:paraId="28DE70CE" w14:textId="1D4AC930" w:rsidR="00636C09" w:rsidRDefault="00A33E7D" w:rsidP="00A33E7D">
      <w:pPr>
        <w:pStyle w:val="berschrift2"/>
        <w:numPr>
          <w:ilvl w:val="1"/>
          <w:numId w:val="9"/>
        </w:numPr>
      </w:pPr>
      <w:bookmarkStart w:id="13" w:name="_Toc40866358"/>
      <w:bookmarkStart w:id="14" w:name="_Toc41249863"/>
      <w:r>
        <w:t xml:space="preserve">Die </w:t>
      </w:r>
      <w:r w:rsidR="002241CC">
        <w:t>m</w:t>
      </w:r>
      <w:r>
        <w:t>oderne Portfoliotheorie von Harry M. Markowitz</w:t>
      </w:r>
      <w:bookmarkEnd w:id="13"/>
      <w:bookmarkEnd w:id="14"/>
    </w:p>
    <w:p w14:paraId="5914EDCF" w14:textId="6C626565" w:rsidR="00001E9D" w:rsidRPr="00001E9D" w:rsidRDefault="00001E9D" w:rsidP="00001E9D">
      <w:r>
        <w:t xml:space="preserve">Ein optimales Portfolio </w:t>
      </w:r>
      <w:r w:rsidR="00571B86">
        <w:t xml:space="preserve">aus unterschiedlichen Aktien </w:t>
      </w:r>
      <w:r>
        <w:t>zusammensetzen</w:t>
      </w:r>
      <w:r w:rsidR="00285B86">
        <w:t>; d</w:t>
      </w:r>
      <w:r>
        <w:t>ies ist das Ziel der modernen Portfoliotheorie, die bereits im Jahre 1952</w:t>
      </w:r>
      <w:r w:rsidR="00DF202E">
        <w:t xml:space="preserve"> von Harry M. Markowitz begründet wurde</w:t>
      </w:r>
      <w:r w:rsidR="00285B86">
        <w:t xml:space="preserve">. </w:t>
      </w:r>
      <w:r w:rsidR="00C75E37">
        <w:t>Nach</w:t>
      </w:r>
      <w:r w:rsidR="00DF202E">
        <w:t xml:space="preserve"> E. </w:t>
      </w:r>
      <w:proofErr w:type="spellStart"/>
      <w:r w:rsidR="00DF202E">
        <w:t>Mondello</w:t>
      </w:r>
      <w:proofErr w:type="spellEnd"/>
      <w:r w:rsidR="00E925D7">
        <w:t xml:space="preserve"> </w:t>
      </w:r>
      <w:r w:rsidR="00E925D7">
        <w:fldChar w:fldCharType="begin" w:fldLock="1"/>
      </w:r>
      <w:r w:rsidR="00285B86">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E925D7">
        <w:fldChar w:fldCharType="separate"/>
      </w:r>
      <w:r w:rsidR="00E925D7" w:rsidRPr="00F12853">
        <w:rPr>
          <w:noProof/>
        </w:rPr>
        <w:t>(2015)</w:t>
      </w:r>
      <w:r w:rsidR="00E925D7">
        <w:fldChar w:fldCharType="end"/>
      </w:r>
      <w:r w:rsidR="00DF202E">
        <w:t xml:space="preserve"> </w:t>
      </w:r>
      <w:r w:rsidR="00C75E37">
        <w:t>bestimmen einerseits die Effizienzkurve und andererseits die Indifferenzkurven</w:t>
      </w:r>
      <w:r w:rsidR="00F12853">
        <w:t xml:space="preserve"> die Zusammensetzung eines optimalen Portfolios.</w:t>
      </w:r>
      <w:r w:rsidR="00CE038A">
        <w:t xml:space="preserve"> Die Effizienzkurve wird aus der erwarteten Rendite eines Portfolios, der Schwankungen der Rendite </w:t>
      </w:r>
      <w:r w:rsidR="00571B86">
        <w:t xml:space="preserve">– also dem </w:t>
      </w:r>
      <w:r w:rsidR="008533B3">
        <w:t>Risiko,</w:t>
      </w:r>
      <w:r w:rsidR="00571B86">
        <w:t xml:space="preserve"> das ein Anleger eingeht – </w:t>
      </w:r>
      <w:r w:rsidR="00CE038A">
        <w:t>und der Korrelation zwischen den einzelnen Aktien gebildet.</w:t>
      </w:r>
      <w:r w:rsidR="00571B86">
        <w:t xml:space="preserve"> Die Indifferenzkurve misst den Nutzen der Anleger aus dem Halten des Portfolios. Dazu wird neben Rendite und Risiko auch die sogenannte «Risikoaversion» des Anlegers betrachtet. Das optimale Portfolio ergibt sich aus dem Schnittpunkt der Effizienzkurve und der Indifferenzkurve</w:t>
      </w:r>
      <w:r w:rsidR="008533B3">
        <w:t xml:space="preserve"> des Anlegers</w:t>
      </w:r>
      <w:r w:rsidR="00571B86">
        <w:t>.</w:t>
      </w:r>
    </w:p>
    <w:p w14:paraId="7573B88E" w14:textId="755E7C2B" w:rsidR="004E4F37" w:rsidRPr="00492DF9" w:rsidRDefault="008533B3" w:rsidP="004E4F37">
      <w:r>
        <w:t xml:space="preserve">Die </w:t>
      </w:r>
      <w:r w:rsidR="00F65CFD">
        <w:t xml:space="preserve">periodische </w:t>
      </w:r>
      <w:r>
        <w:t>Rendite</w:t>
      </w:r>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w:r w:rsidR="00573D75">
        <w:t xml:space="preserve">und des </w:t>
      </w:r>
      <w:r w:rsidR="00C57F10">
        <w:t>Aktienkurses der letzten Periode</w:t>
      </w:r>
      <w:r w:rsidR="00EF17D1">
        <w:t xml:space="preserve"> </w:t>
      </w:r>
      <w:r>
        <w:t xml:space="preserve">unter Einbezug der Dividende </w:t>
      </w:r>
      <w:r w:rsidRPr="001B07F7">
        <w:t xml:space="preserve">(vgl. Anhang </w:t>
      </w:r>
      <w:r w:rsidR="001B07F7" w:rsidRPr="001B07F7">
        <w:t>B</w:t>
      </w:r>
      <w:r w:rsidR="00614985" w:rsidRPr="001B07F7">
        <w:t xml:space="preserve"> </w:t>
      </w:r>
      <w:r w:rsidRPr="001B07F7">
        <w:t>– Formelsammlung).</w:t>
      </w:r>
      <w:r>
        <w:t xml:space="preserve"> </w:t>
      </w:r>
      <w:r w:rsidR="004D55B2">
        <w:t>Die Hoffnung des Anlegers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w:t>
      </w:r>
      <w:r>
        <w:t xml:space="preserve">en. </w:t>
      </w:r>
      <w:r w:rsidR="00D8483B">
        <w:t xml:space="preserve">Neben </w:t>
      </w:r>
      <w:r w:rsidR="008538F2">
        <w:t>einer hohen</w:t>
      </w:r>
      <w:r w:rsidR="00D8483B">
        <w:t xml:space="preserve"> Rendite wünschen sich Aktionäre viel Sicherheit, das heisst dass sie mit einem Investment ein möglichst geringes Risiko eingehen.</w:t>
      </w:r>
      <w:r w:rsidR="008538F2">
        <w:t xml:space="preserve"> Weil der Aktienkurs</w:t>
      </w:r>
      <w:r w:rsidR="00BF0EAF">
        <w:t xml:space="preserve"> sowie auch die Dividende</w:t>
      </w:r>
      <w:r w:rsidR="008538F2">
        <w:t xml:space="preserve"> und damit folglich auch die Rendite schwankt</w:t>
      </w:r>
      <w:r w:rsidR="002C2203">
        <w:t>,</w:t>
      </w:r>
      <w:r w:rsidR="008538F2">
        <w:t xml:space="preserve"> besteht </w:t>
      </w:r>
      <w:r w:rsidR="00DC3906">
        <w:t xml:space="preserve">eine </w:t>
      </w:r>
      <w:r w:rsidR="008538F2">
        <w:t>Unsicherheit, ob die Erwartungen der Anleger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Diese Schwankungen lassen sich statistisch mit der Volatilität messen.</w:t>
      </w:r>
      <w:r w:rsidR="008A733C">
        <w:t xml:space="preserve"> Die Volatilität berechnet sich aus der Abweichung </w:t>
      </w:r>
      <w:r w:rsidR="008977E4">
        <w:t>einer</w:t>
      </w:r>
      <w:r w:rsidR="008A733C">
        <w:t xml:space="preserve"> </w:t>
      </w:r>
      <w:r w:rsidR="006D3936">
        <w:t>historischen</w:t>
      </w:r>
      <w:r w:rsidR="008A733C">
        <w:t xml:space="preserve"> Rendite</w:t>
      </w:r>
      <w:r w:rsidR="000B40DB">
        <w:t xml:space="preserve"> </w:t>
      </w:r>
      <w:r w:rsidR="008977E4">
        <w:t>zu einem bestimmten Zeitpunkt</w:t>
      </w:r>
      <w:r w:rsidR="000B40DB">
        <w:rPr>
          <w:rFonts w:eastAsiaTheme="minorEastAsia"/>
        </w:rPr>
        <w:t xml:space="preserve"> </w:t>
      </w:r>
      <w:r w:rsidR="008A733C">
        <w:t>und de</w:t>
      </w:r>
      <w:r w:rsidR="000B40DB">
        <w:t xml:space="preserve">r durchschnittlichen Rendite der Aktie. Die durchschnittliche Rendite wird auch als </w:t>
      </w:r>
      <w:r w:rsidR="003D0C34">
        <w:t>erwartete Rendite</w:t>
      </w:r>
      <w:r w:rsidR="000B40DB">
        <w:t xml:space="preserve"> </w:t>
      </w:r>
      <w:r w:rsidR="000B40DB">
        <w:rPr>
          <w:rFonts w:eastAsiaTheme="minorEastAsia"/>
        </w:rPr>
        <w:t>bezeichnet</w:t>
      </w:r>
      <w:r w:rsidR="00F63908">
        <w:rPr>
          <w:rFonts w:eastAsiaTheme="minorEastAsia"/>
        </w:rPr>
        <w:t xml:space="preserve"> und ergibt sich aus dem arithmetischen Mittel</w:t>
      </w:r>
      <w:r w:rsidR="00FB790E">
        <w:rPr>
          <w:rFonts w:eastAsiaTheme="minorEastAsia"/>
        </w:rPr>
        <w:t xml:space="preserve"> </w:t>
      </w:r>
      <w:r w:rsidR="008977E4">
        <w:rPr>
          <w:rFonts w:eastAsiaTheme="minorEastAsia"/>
        </w:rPr>
        <w:t>aller</w:t>
      </w:r>
      <w:r w:rsidR="00FB790E">
        <w:rPr>
          <w:rFonts w:eastAsiaTheme="minorEastAsia"/>
        </w:rPr>
        <w:t xml:space="preserve"> historischen Renditen</w:t>
      </w:r>
      <m:oMath>
        <m:r>
          <w:rPr>
            <w:rFonts w:ascii="Cambria Math" w:hAnsi="Cambria Math"/>
          </w:rPr>
          <m:t xml:space="preserve"> </m:t>
        </m:r>
      </m:oMath>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Für die Formel zur Berechnung der Volatilität wird das statistische Konzept der Standardabweichung verwendet</w:t>
      </w:r>
      <w:r w:rsidR="008977E4">
        <w:rPr>
          <w:rFonts w:eastAsiaTheme="minorEastAsia"/>
        </w:rPr>
        <w:t xml:space="preserve"> </w:t>
      </w:r>
      <w:r w:rsidR="008977E4" w:rsidRPr="001B07F7">
        <w:rPr>
          <w:rFonts w:eastAsiaTheme="minorEastAsia"/>
        </w:rPr>
        <w:t>(vgl. Anhang</w:t>
      </w:r>
      <w:r w:rsidR="00614985" w:rsidRPr="001B07F7">
        <w:rPr>
          <w:rFonts w:eastAsiaTheme="minorEastAsia"/>
        </w:rPr>
        <w:t xml:space="preserve"> </w:t>
      </w:r>
      <w:r w:rsidR="001B07F7">
        <w:rPr>
          <w:rFonts w:eastAsiaTheme="minorEastAsia"/>
        </w:rPr>
        <w:t>B</w:t>
      </w:r>
      <w:r w:rsidR="008977E4" w:rsidRPr="001B07F7">
        <w:rPr>
          <w:rFonts w:eastAsiaTheme="minorEastAsia"/>
        </w:rPr>
        <w:t xml:space="preserve"> – Formelsammlung).</w:t>
      </w:r>
      <w:r w:rsidR="008977E4">
        <w:rPr>
          <w:rFonts w:eastAsiaTheme="minorEastAsia"/>
        </w:rPr>
        <w:t xml:space="preserve"> </w:t>
      </w:r>
      <w:r w:rsidR="00AA3B52">
        <w:rPr>
          <w:rFonts w:eastAsiaTheme="minorEastAsia"/>
        </w:rPr>
        <w:t xml:space="preserve">Wie hoch das Risiko für eine Aktie nun ist lässt sich aus der Volatilität ablesen. </w:t>
      </w:r>
      <w:r w:rsidR="00BA065A">
        <w:t xml:space="preserve">Je stärker also die Standardabweichung </w:t>
      </w:r>
      <w:r w:rsidR="006D5488">
        <w:t xml:space="preserve">ist, </w:t>
      </w:r>
      <w:r w:rsidR="00BA065A">
        <w:t>desto mehr schwankt die zu erwartende Rendite und desto grösser ist folglich das Risiko</w:t>
      </w:r>
      <w:r w:rsidR="008977E4">
        <w:t xml:space="preserve">, das mit dem Wertpapier einhergeht </w:t>
      </w:r>
      <w:r w:rsidR="008977E4">
        <w:fldChar w:fldCharType="begin" w:fldLock="1"/>
      </w:r>
      <w:r w:rsidR="008977E4">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8977E4">
        <w:fldChar w:fldCharType="separate"/>
      </w:r>
      <w:r w:rsidR="008977E4" w:rsidRPr="00340AA4">
        <w:rPr>
          <w:noProof/>
        </w:rPr>
        <w:t>(Neusser, 2011)</w:t>
      </w:r>
      <w:r w:rsidR="008977E4">
        <w:fldChar w:fldCharType="end"/>
      </w:r>
      <w:r w:rsidR="00BA065A">
        <w:t>.</w:t>
      </w:r>
      <w:r w:rsidR="00492DF9">
        <w:t xml:space="preserve"> </w:t>
      </w:r>
      <w:r w:rsidR="00B12BF2">
        <w:t xml:space="preserve">Ein </w:t>
      </w:r>
      <w:r w:rsidR="00DF7E48">
        <w:rPr>
          <w:rFonts w:eastAsiaTheme="minorEastAsia"/>
        </w:rPr>
        <w:t xml:space="preserve">Aktienportfolio </w:t>
      </w:r>
      <w:r w:rsidR="002A2AA1">
        <w:rPr>
          <w:rFonts w:eastAsiaTheme="minorEastAsia"/>
        </w:rPr>
        <w:t>besteht</w:t>
      </w:r>
      <w:r w:rsidR="00DF7E48">
        <w:rPr>
          <w:rFonts w:eastAsiaTheme="minorEastAsia"/>
        </w:rPr>
        <w:t xml:space="preserve"> aus mehreren Aktien mit einem prozentualen Anteil am Portfolio. Die zu erwartende Rendite </w:t>
      </w:r>
      <w:r w:rsidR="002A2AA1">
        <w:rPr>
          <w:rFonts w:eastAsiaTheme="minorEastAsia"/>
        </w:rPr>
        <w:t xml:space="preserve">von mehreren </w:t>
      </w:r>
      <w:r w:rsidR="00F640F1">
        <w:rPr>
          <w:rFonts w:eastAsiaTheme="minorEastAsia"/>
        </w:rPr>
        <w:t xml:space="preserve">Aktien ist die Summe </w:t>
      </w:r>
      <w:r w:rsidR="002A2AA1">
        <w:rPr>
          <w:rFonts w:eastAsiaTheme="minorEastAsia"/>
        </w:rPr>
        <w:t>der</w:t>
      </w:r>
      <w:r w:rsidR="00F640F1">
        <w:rPr>
          <w:rFonts w:eastAsiaTheme="minorEastAsia"/>
        </w:rPr>
        <w:t xml:space="preserve"> gewichteten durchschnittlichen Renditen aller Aktien</w:t>
      </w:r>
      <w:r w:rsidR="002A2AA1">
        <w:rPr>
          <w:rFonts w:eastAsiaTheme="minorEastAsia"/>
        </w:rPr>
        <w:t xml:space="preserve"> im Portfolio</w:t>
      </w:r>
      <w:r w:rsidR="00004E30">
        <w:rPr>
          <w:rFonts w:eastAsiaTheme="minorEastAsia"/>
        </w:rPr>
        <w:t xml:space="preserve">. </w:t>
      </w:r>
      <w:r w:rsidR="00E210DC">
        <w:rPr>
          <w:rFonts w:eastAsiaTheme="minorEastAsia"/>
        </w:rPr>
        <w:t xml:space="preserve">In der Berechnung des Risikos eines Aktienportfolios muss neben der Summe der Standardabweichungen auch die Kovarianz berücksichtigt </w:t>
      </w:r>
      <w:r w:rsidR="00E210DC" w:rsidRPr="001B07F7">
        <w:rPr>
          <w:rFonts w:eastAsiaTheme="minorEastAsia"/>
        </w:rPr>
        <w:t>werden</w:t>
      </w:r>
      <w:r w:rsidR="00004E30" w:rsidRPr="001B07F7">
        <w:rPr>
          <w:rFonts w:eastAsiaTheme="minorEastAsia"/>
        </w:rPr>
        <w:t xml:space="preserve"> (vgl. Anhang</w:t>
      </w:r>
      <w:r w:rsidR="00614985" w:rsidRPr="001B07F7">
        <w:rPr>
          <w:rFonts w:eastAsiaTheme="minorEastAsia"/>
        </w:rPr>
        <w:t xml:space="preserve"> </w:t>
      </w:r>
      <w:r w:rsidR="001B07F7" w:rsidRPr="001B07F7">
        <w:rPr>
          <w:rFonts w:eastAsiaTheme="minorEastAsia"/>
        </w:rPr>
        <w:t>B</w:t>
      </w:r>
      <w:r w:rsidR="00004E30" w:rsidRPr="001B07F7">
        <w:rPr>
          <w:rFonts w:eastAsiaTheme="minorEastAsia"/>
        </w:rPr>
        <w:t xml:space="preserve"> – Formelsammlung)</w:t>
      </w:r>
      <w:r w:rsidR="00E210DC" w:rsidRPr="001B07F7">
        <w:rPr>
          <w:rFonts w:eastAsiaTheme="minorEastAsia"/>
        </w:rPr>
        <w:t>.</w:t>
      </w:r>
      <w:r w:rsidR="00E210DC">
        <w:rPr>
          <w:rFonts w:eastAsiaTheme="minorEastAsia"/>
        </w:rPr>
        <w:t xml:space="preserve"> Diese hat einen Einfluss auf die Verlustgefahr einer Portfoliokombination. Die Kovarianz ist ein Mass </w:t>
      </w:r>
      <w:r w:rsidR="00B12BF2">
        <w:rPr>
          <w:rFonts w:eastAsiaTheme="minorEastAsia"/>
        </w:rPr>
        <w:t>für die Korrelation</w:t>
      </w:r>
      <w:r w:rsidR="00E210DC">
        <w:rPr>
          <w:rFonts w:eastAsiaTheme="minorEastAsia"/>
        </w:rPr>
        <w:t xml:space="preserve"> zwischen mehreren </w:t>
      </w:r>
      <w:r w:rsidR="00004E30">
        <w:rPr>
          <w:rFonts w:eastAsiaTheme="minorEastAsia"/>
        </w:rPr>
        <w:t>Aktien</w:t>
      </w:r>
      <w:r w:rsidR="00E210DC">
        <w:rPr>
          <w:rFonts w:eastAsiaTheme="minorEastAsia"/>
        </w:rPr>
        <w:t xml:space="preserve"> </w:t>
      </w:r>
      <w:r w:rsidR="00E210DC">
        <w:rPr>
          <w:rFonts w:eastAsiaTheme="minorEastAsia"/>
        </w:rPr>
        <w:fldChar w:fldCharType="begin" w:fldLock="1"/>
      </w:r>
      <w:r w:rsidR="00001E9D">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E210DC">
        <w:rPr>
          <w:rFonts w:eastAsiaTheme="minorEastAsia"/>
        </w:rPr>
        <w:fldChar w:fldCharType="separate"/>
      </w:r>
      <w:r w:rsidR="00E210DC" w:rsidRPr="00E210DC">
        <w:rPr>
          <w:rFonts w:eastAsiaTheme="minorEastAsia"/>
          <w:noProof/>
        </w:rPr>
        <w:t>(Leven &amp; Schlienkamp, 1998)</w:t>
      </w:r>
      <w:r w:rsidR="00E210DC">
        <w:rPr>
          <w:rFonts w:eastAsiaTheme="minorEastAsia"/>
        </w:rPr>
        <w:fldChar w:fldCharType="end"/>
      </w:r>
      <w:r w:rsidR="00E210DC">
        <w:rPr>
          <w:rFonts w:eastAsiaTheme="minorEastAsia"/>
        </w:rPr>
        <w:t>.</w:t>
      </w:r>
    </w:p>
    <w:p w14:paraId="529D0543" w14:textId="3D1A834D" w:rsidR="00733E3B" w:rsidRDefault="00492DF9" w:rsidP="00733E3B">
      <w:pPr>
        <w:rPr>
          <w:rFonts w:eastAsiaTheme="minorEastAsia"/>
        </w:rPr>
      </w:pPr>
      <w:r>
        <w:rPr>
          <w:rFonts w:eastAsiaTheme="minorEastAsia"/>
        </w:rPr>
        <w:t>Neben Rendite und Risiko der Aktien beziehungsweise des Aktienportfolios beschäftigt sich die moderne Portfoliotheorie auch mit der Risikoaversion des Anlegers.</w:t>
      </w:r>
      <w:r w:rsidR="009F27D6">
        <w:rPr>
          <w:rFonts w:eastAsiaTheme="minorEastAsia"/>
        </w:rPr>
        <w:t xml:space="preserve"> Anleger unterscheiden sich in der Bereitschaft ein Risiko einzugehen. Bestimmte Investoren gehen höhere Risiken als andere ein. Das Konzept der Risikoaversion teilt Anleger in drei Klassen ein: risikofreudige, risikoneutrale und risikoaverse Investoren.</w:t>
      </w:r>
      <w:r w:rsidR="00F92698">
        <w:rPr>
          <w:rFonts w:eastAsiaTheme="minorEastAsia"/>
        </w:rPr>
        <w:t xml:space="preserve"> Der risikofreudige Investor geht ein höheres Risiko ein, wenn dafür eine höhere Rendite möglich ist – auch wenn ein Verlust droht. Für risikoneutrale Investoren spielt das Risiko überhaupt keine Rolle. Nur die erwartete Rendite zählt. Risikoaverse Investoren wählen </w:t>
      </w:r>
      <w:r w:rsidR="00D44961">
        <w:rPr>
          <w:rFonts w:eastAsiaTheme="minorEastAsia"/>
        </w:rPr>
        <w:t>Aktien</w:t>
      </w:r>
      <w:r w:rsidR="00CA343D">
        <w:rPr>
          <w:rFonts w:eastAsiaTheme="minorEastAsia"/>
        </w:rPr>
        <w:t>,</w:t>
      </w:r>
      <w:r w:rsidR="00F92698">
        <w:rPr>
          <w:rFonts w:eastAsiaTheme="minorEastAsia"/>
        </w:rPr>
        <w:t xml:space="preserve"> die eine garantierte Rendite einbringen und ein geringes Risiko aufweisen.</w:t>
      </w:r>
      <w:r w:rsidR="00CA343D">
        <w:rPr>
          <w:rFonts w:eastAsiaTheme="minorEastAsia"/>
        </w:rPr>
        <w:t xml:space="preserve"> Der Nutzen, den ein Investor aus einer Anlage </w:t>
      </w:r>
      <w:r w:rsidR="00CA343D">
        <w:rPr>
          <w:rFonts w:eastAsiaTheme="minorEastAsia"/>
        </w:rPr>
        <w:lastRenderedPageBreak/>
        <w:t>erhält</w:t>
      </w:r>
      <w:r w:rsidR="00D44961">
        <w:rPr>
          <w:rFonts w:eastAsiaTheme="minorEastAsia"/>
        </w:rPr>
        <w:t>,</w:t>
      </w:r>
      <w:r w:rsidR="00CA343D">
        <w:rPr>
          <w:rFonts w:eastAsiaTheme="minorEastAsia"/>
        </w:rPr>
        <w:t xml:space="preserve"> verhält sich relativ zu dem Grad der Risikoaversion. Für einen risikoaversen Anleger hat die garantierte Rendite</w:t>
      </w:r>
      <w:r w:rsidR="00D44961">
        <w:rPr>
          <w:rFonts w:eastAsiaTheme="minorEastAsia"/>
        </w:rPr>
        <w:t xml:space="preserve">, </w:t>
      </w:r>
      <w:r w:rsidR="00CA343D">
        <w:rPr>
          <w:rFonts w:eastAsiaTheme="minorEastAsia"/>
        </w:rPr>
        <w:t>die möglicherweise viel tiefer als die mögliche Rendite ist</w:t>
      </w:r>
      <w:r w:rsidR="00D44961">
        <w:rPr>
          <w:rFonts w:eastAsiaTheme="minorEastAsia"/>
        </w:rPr>
        <w:t>,</w:t>
      </w:r>
      <w:r w:rsidR="00CA343D">
        <w:rPr>
          <w:rFonts w:eastAsiaTheme="minorEastAsia"/>
        </w:rPr>
        <w:t xml:space="preserve"> einen grösseren Nutzen als für einen risikofreudigen Anleger, der sich nur mit einer möglichst hohen Rendite </w:t>
      </w:r>
      <w:r w:rsidR="00D44961">
        <w:rPr>
          <w:rFonts w:eastAsiaTheme="minorEastAsia"/>
        </w:rPr>
        <w:t>zufriedengibt</w:t>
      </w:r>
      <w:r w:rsidR="00CA343D">
        <w:rPr>
          <w:rFonts w:eastAsiaTheme="minorEastAsia"/>
        </w:rPr>
        <w:t>.</w:t>
      </w:r>
      <w:r w:rsidR="00685E2F">
        <w:rPr>
          <w:rFonts w:eastAsiaTheme="minorEastAsia"/>
        </w:rPr>
        <w:t xml:space="preserve"> Dennoch ist zu beachten, dass innerhalb einer Klasse wiederum unterschiedliche </w:t>
      </w:r>
      <w:r w:rsidR="007F2128">
        <w:rPr>
          <w:rFonts w:eastAsiaTheme="minorEastAsia"/>
        </w:rPr>
        <w:t>Nutzenpräferenzen</w:t>
      </w:r>
      <w:r w:rsidR="00685E2F">
        <w:rPr>
          <w:rFonts w:eastAsiaTheme="minorEastAsia"/>
        </w:rPr>
        <w:t xml:space="preserve"> hinsichtlich der Rendite und des Risiko bestehen. Es ist also nicht jeder risikoaverse Investor bereit, eine niedrige garantierte Rendite in Kauf zu nehmen.</w:t>
      </w:r>
      <w:r w:rsidR="008F3B8A">
        <w:rPr>
          <w:rFonts w:eastAsiaTheme="minorEastAsia"/>
        </w:rPr>
        <w:t xml:space="preserve"> Der genaue Nutzen lässt sich über die Nutzenfunktion bestimmen. Damit führen Portfolios mit einer hohen Rendite zu einem hohen Nutzen währenddessen Aktienkombinationen mit hohem Risiko zu einem niedrigen Nutzen führen. </w:t>
      </w:r>
      <w:r w:rsidR="00417804">
        <w:rPr>
          <w:rFonts w:eastAsiaTheme="minorEastAsia"/>
        </w:rPr>
        <w:t xml:space="preserve">Eine mögliche Nutzenfunktion berücksichtigt die erwartete Rendite, die Varianz – also die </w:t>
      </w:r>
      <w:r w:rsidR="0056337F">
        <w:rPr>
          <w:rFonts w:eastAsiaTheme="minorEastAsia"/>
        </w:rPr>
        <w:t>Standardabweichung</w:t>
      </w:r>
      <w:r w:rsidR="00417804">
        <w:rPr>
          <w:rFonts w:eastAsiaTheme="minorEastAsia"/>
        </w:rPr>
        <w:t xml:space="preserve"> im Quadrat – und den Grad der </w:t>
      </w:r>
      <w:r w:rsidR="00417804" w:rsidRPr="001B07F7">
        <w:rPr>
          <w:rFonts w:eastAsiaTheme="minorEastAsia"/>
        </w:rPr>
        <w:t>Risikoaversion (vgl. Anhang</w:t>
      </w:r>
      <w:r w:rsidR="00614985" w:rsidRPr="001B07F7">
        <w:rPr>
          <w:rFonts w:eastAsiaTheme="minorEastAsia"/>
        </w:rPr>
        <w:t xml:space="preserve"> </w:t>
      </w:r>
      <w:r w:rsidR="001B07F7" w:rsidRPr="001B07F7">
        <w:rPr>
          <w:rFonts w:eastAsiaTheme="minorEastAsia"/>
        </w:rPr>
        <w:t>B</w:t>
      </w:r>
      <w:r w:rsidR="00417804" w:rsidRPr="001B07F7">
        <w:rPr>
          <w:rFonts w:eastAsiaTheme="minorEastAsia"/>
        </w:rPr>
        <w:t xml:space="preserve"> – Formelsammlung).</w:t>
      </w:r>
      <w:r w:rsidR="00826637">
        <w:rPr>
          <w:rFonts w:eastAsiaTheme="minorEastAsia"/>
        </w:rPr>
        <w:t xml:space="preserve"> Der Grad der Risikoaversion stellt die zusätzlich erwartete Rendite dar, die notwendig ist, um eine zusätzliche Risikoeinheit zu akzeptieren</w:t>
      </w:r>
      <w:r w:rsidR="00242D5E">
        <w:rPr>
          <w:rFonts w:eastAsiaTheme="minorEastAsia"/>
        </w:rPr>
        <w:t>. In der Praxis wird der Grad der Risikoaversion oft durch eine Umfrage oder ein Interview ermittelt</w:t>
      </w:r>
      <w:r w:rsidR="00826637">
        <w:rPr>
          <w:rFonts w:eastAsiaTheme="minorEastAsia"/>
        </w:rPr>
        <w:t xml:space="preserve"> </w:t>
      </w:r>
      <w:r w:rsidR="00826637">
        <w:rPr>
          <w:rFonts w:eastAsiaTheme="minorEastAsia"/>
        </w:rPr>
        <w:fldChar w:fldCharType="begin" w:fldLock="1"/>
      </w:r>
      <w:r w:rsidR="00285074">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826637">
        <w:rPr>
          <w:rFonts w:eastAsiaTheme="minorEastAsia"/>
        </w:rPr>
        <w:fldChar w:fldCharType="separate"/>
      </w:r>
      <w:r w:rsidR="00826637" w:rsidRPr="00826637">
        <w:rPr>
          <w:rFonts w:eastAsiaTheme="minorEastAsia"/>
          <w:noProof/>
        </w:rPr>
        <w:t>(Mondello, 2015)</w:t>
      </w:r>
      <w:r w:rsidR="00826637">
        <w:rPr>
          <w:rFonts w:eastAsiaTheme="minorEastAsia"/>
        </w:rPr>
        <w:fldChar w:fldCharType="end"/>
      </w:r>
      <w:r w:rsidR="00826637">
        <w:rPr>
          <w:rFonts w:eastAsiaTheme="minorEastAsia"/>
        </w:rPr>
        <w:t>.</w:t>
      </w:r>
    </w:p>
    <w:p w14:paraId="33BBEF43" w14:textId="589B408F" w:rsidR="00717FE2" w:rsidRDefault="00717FE2" w:rsidP="00733E3B">
      <w:pPr>
        <w:rPr>
          <w:rFonts w:eastAsiaTheme="minorEastAsia"/>
        </w:rPr>
      </w:pPr>
      <w:r>
        <w:rPr>
          <w:rFonts w:eastAsiaTheme="minorEastAsia"/>
        </w:rPr>
        <w:t xml:space="preserve">Um das optimale Portfolio zu finden muss in einem Rendite-Risiko-Diagramm nun die Effizienzkurve (vgl. Abbildung </w:t>
      </w:r>
      <w:r w:rsidR="00FE4FF9">
        <w:rPr>
          <w:rFonts w:eastAsiaTheme="minorEastAsia"/>
        </w:rPr>
        <w:t>1</w:t>
      </w:r>
      <w:r>
        <w:rPr>
          <w:rFonts w:eastAsiaTheme="minorEastAsia"/>
        </w:rPr>
        <w:t xml:space="preserve">) mittels erwarteter Rendite, Volatilität und Kovarianz eines Aktienportfolios beziehungsweise mehrerer Aktien konstruiert werden. </w:t>
      </w:r>
      <w:r w:rsidR="002F5EFD">
        <w:rPr>
          <w:rFonts w:eastAsiaTheme="minorEastAsia"/>
        </w:rPr>
        <w:t xml:space="preserve">Dabei geht man davon aus, dass sich die Anleger risikoavers verhalten. </w:t>
      </w:r>
      <w:r>
        <w:rPr>
          <w:rFonts w:eastAsiaTheme="minorEastAsia"/>
        </w:rPr>
        <w:t>Auf der Effizienzkurve liegen die effizientesten Aktienportfolios in Bezug auf Rendite und Risiko.</w:t>
      </w:r>
      <w:r w:rsidR="002F5EFD">
        <w:rPr>
          <w:rFonts w:eastAsiaTheme="minorEastAsia"/>
        </w:rPr>
        <w:t xml:space="preserve"> Mit der Indifferenzkurve (vgl. Abbildung </w:t>
      </w:r>
      <w:r w:rsidR="00FE4FF9">
        <w:rPr>
          <w:rFonts w:eastAsiaTheme="minorEastAsia"/>
        </w:rPr>
        <w:t>2</w:t>
      </w:r>
      <w:r w:rsidR="002F5EFD">
        <w:rPr>
          <w:rFonts w:eastAsiaTheme="minorEastAsia"/>
        </w:rPr>
        <w:t>) wird der Nutzen aus den Aktienportfolios in Abhängigkeit der Risikoaversion des Anlegers</w:t>
      </w:r>
      <w:r w:rsidR="00AD01E1">
        <w:rPr>
          <w:rFonts w:eastAsiaTheme="minorEastAsia"/>
        </w:rPr>
        <w:t xml:space="preserve"> abgebildet</w:t>
      </w:r>
      <w:r w:rsidR="002F5EFD">
        <w:rPr>
          <w:rFonts w:eastAsiaTheme="minorEastAsia"/>
        </w:rPr>
        <w:t xml:space="preserve">. Werden die beiden Kurven übereinandergelegt, liegt das optimale Portfolio auf dem Schnittpunkt der beiden Kurven </w:t>
      </w:r>
      <w:r w:rsidR="002F5EFD">
        <w:rPr>
          <w:rFonts w:eastAsiaTheme="minorEastAsia"/>
        </w:rPr>
        <w:fldChar w:fldCharType="begin" w:fldLock="1"/>
      </w:r>
      <w:r w:rsidR="00420FE9">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2F5EFD">
        <w:rPr>
          <w:rFonts w:eastAsiaTheme="minorEastAsia"/>
        </w:rPr>
        <w:fldChar w:fldCharType="separate"/>
      </w:r>
      <w:r w:rsidR="002F5EFD" w:rsidRPr="002F5EFD">
        <w:rPr>
          <w:rFonts w:eastAsiaTheme="minorEastAsia"/>
          <w:noProof/>
        </w:rPr>
        <w:t>(Mondello, 2015)</w:t>
      </w:r>
      <w:r w:rsidR="002F5EFD">
        <w:rPr>
          <w:rFonts w:eastAsiaTheme="minorEastAsia"/>
        </w:rPr>
        <w:fldChar w:fldCharType="end"/>
      </w:r>
      <w:r w:rsidR="002F5EFD">
        <w:rPr>
          <w:rFonts w:eastAsiaTheme="minorEastAsia"/>
        </w:rPr>
        <w:t xml:space="preserve">. Abbildung </w:t>
      </w:r>
      <w:r w:rsidR="00FE4FF9">
        <w:rPr>
          <w:rFonts w:eastAsiaTheme="minorEastAsia"/>
        </w:rPr>
        <w:t>3</w:t>
      </w:r>
      <w:r w:rsidR="002F5EFD">
        <w:rPr>
          <w:rFonts w:eastAsiaTheme="minorEastAsia"/>
        </w:rPr>
        <w:t xml:space="preserve"> im Anhang </w:t>
      </w:r>
      <w:r w:rsidR="00F57463">
        <w:rPr>
          <w:rFonts w:eastAsiaTheme="minorEastAsia"/>
        </w:rPr>
        <w:t>A</w:t>
      </w:r>
      <w:r w:rsidR="002F5EFD">
        <w:rPr>
          <w:rFonts w:eastAsiaTheme="minorEastAsia"/>
        </w:rPr>
        <w:t xml:space="preserve"> zeigt zwei optimale Portfolios für zwei Anleger mit unterschiedlicher Risikoaversion.</w:t>
      </w:r>
    </w:p>
    <w:p w14:paraId="4A0FCA12" w14:textId="17F296CD" w:rsidR="009241AC" w:rsidRDefault="00492641" w:rsidP="009241AC">
      <w:pPr>
        <w:pStyle w:val="berschrift2"/>
        <w:numPr>
          <w:ilvl w:val="1"/>
          <w:numId w:val="9"/>
        </w:numPr>
      </w:pPr>
      <w:bookmarkStart w:id="15" w:name="_Toc41249864"/>
      <w:r>
        <w:t>Der Swiss Market Index</w:t>
      </w:r>
      <w:bookmarkEnd w:id="15"/>
    </w:p>
    <w:p w14:paraId="1282DEE8" w14:textId="6B405AA3" w:rsidR="009241AC" w:rsidRDefault="009241AC" w:rsidP="009241AC">
      <w:r>
        <w:t xml:space="preserve">Der SMI ist der bedeutendste Schweizer Aktienindex der SIX Swiss Exchange. </w:t>
      </w:r>
      <w:r w:rsidR="00420FE9">
        <w:t xml:space="preserve">Die </w:t>
      </w:r>
      <w:r>
        <w:t xml:space="preserve">SIX Swiss Exchange </w:t>
      </w:r>
      <w:r w:rsidR="00420FE9">
        <w:t>repräsentiert ihrerseits die Schweizer Börse und</w:t>
      </w:r>
      <w:r>
        <w:t xml:space="preserve"> gehört </w:t>
      </w:r>
      <w:r w:rsidR="00420FE9">
        <w:t>mittlerweile</w:t>
      </w:r>
      <w:r>
        <w:t xml:space="preserve"> zur SIX Group</w:t>
      </w:r>
      <w:r w:rsidR="00420FE9">
        <w:t xml:space="preserve"> </w:t>
      </w:r>
      <w:r w:rsidR="00420FE9">
        <w:fldChar w:fldCharType="begin" w:fldLock="1"/>
      </w:r>
      <w:r w:rsidR="003258C1">
        <w:instrText>ADDIN CSL_CITATION {"citationItems":[{"id":"ITEM-1","itemData":{"URL":"https://de.wikipedia.org/wiki/SIX_Swiss_Exchange","accessed":{"date-parts":[["2020","5","24"]]},"id":"ITEM-1","issued":{"date-parts":[["0"]]},"title":"SIX Swiss Exchange – Wikipedia","type":"webpage"},"uris":["http://www.mendeley.com/documents/?uuid=0bee45f2-5d6a-36ff-ac2a-307b6242f96c"]}],"mendeley":{"formattedCitation":"(&lt;i&gt;SIX Swiss Exchange – Wikipedia&lt;/i&gt;, n.d.)","plainTextFormattedCitation":"(SIX Swiss Exchange – Wikipedia, n.d.)","previouslyFormattedCitation":"(&lt;i&gt;SIX Swiss Exchange – Wikipedia&lt;/i&gt;, n.d.)"},"properties":{"noteIndex":0},"schema":"https://github.com/citation-style-language/schema/raw/master/csl-citation.json"}</w:instrText>
      </w:r>
      <w:r w:rsidR="00420FE9">
        <w:fldChar w:fldCharType="separate"/>
      </w:r>
      <w:r w:rsidR="00420FE9" w:rsidRPr="00420FE9">
        <w:rPr>
          <w:noProof/>
        </w:rPr>
        <w:t>(</w:t>
      </w:r>
      <w:r w:rsidR="00420FE9" w:rsidRPr="00420FE9">
        <w:rPr>
          <w:i/>
          <w:noProof/>
        </w:rPr>
        <w:t>SIX Swiss Exchange – Wikipedia</w:t>
      </w:r>
      <w:r w:rsidR="00420FE9" w:rsidRPr="00420FE9">
        <w:rPr>
          <w:noProof/>
        </w:rPr>
        <w:t>, n.d.)</w:t>
      </w:r>
      <w:r w:rsidR="00420FE9">
        <w:fldChar w:fldCharType="end"/>
      </w:r>
      <w:r>
        <w:t>.</w:t>
      </w:r>
      <w:r w:rsidR="003258C1">
        <w:t xml:space="preserve"> </w:t>
      </w:r>
      <w:r>
        <w:t xml:space="preserve">Der SMI startete am 30. Juni 1988 bei 1500 Indexpunkten. Der Index setzt sich aktuell aus den 20 höchstkapitalisierten und liquidesten Titel des </w:t>
      </w:r>
      <w:r w:rsidR="003258C1">
        <w:t>Swiss Performance Index</w:t>
      </w:r>
      <w:r>
        <w:t xml:space="preserve"> (</w:t>
      </w:r>
      <w:r w:rsidR="003258C1">
        <w:t>SPI</w:t>
      </w:r>
      <w:r>
        <w:t xml:space="preserve">) zusammen. Der SPI ist ebenso ein Aktienindex der Schweizer Börse. Ob ein neuer Titel in den SMI aufgenommen wird, erfolgt einmal </w:t>
      </w:r>
      <w:r w:rsidR="003258C1">
        <w:t xml:space="preserve">jährlich jeweils </w:t>
      </w:r>
      <w:r>
        <w:t xml:space="preserve">am dritten Freitag </w:t>
      </w:r>
      <w:r w:rsidR="003258C1">
        <w:t>des</w:t>
      </w:r>
      <w:r>
        <w:t xml:space="preserve"> September</w:t>
      </w:r>
      <w:r w:rsidR="003258C1">
        <w:t>s</w:t>
      </w:r>
      <w:r>
        <w:t xml:space="preserve">. Der SMI erreichte am 20. Februar 2020 seinen bisherigen Höchststand bei einem Index von 11'270 Punkten. </w:t>
      </w:r>
      <w:r w:rsidR="003258C1">
        <w:t>Mit dem Eintreten der Corona-Krise</w:t>
      </w:r>
      <w:r>
        <w:t xml:space="preserve"> verlor der Index</w:t>
      </w:r>
      <w:r w:rsidR="003258C1">
        <w:t xml:space="preserve"> kurz darauf</w:t>
      </w:r>
      <w:r>
        <w:t xml:space="preserve"> beinahe 5'000 Punkte. Mittlerweile ist das Defizit auf den Höchststand auf 1500 Punkte geschmolzen.</w:t>
      </w:r>
      <w:r w:rsidR="00001CB2">
        <w:t xml:space="preserve"> Bei der letzten Anpassung des Index wurde 2018 </w:t>
      </w:r>
      <w:r w:rsidR="003258C1">
        <w:t xml:space="preserve">die </w:t>
      </w:r>
      <w:r w:rsidR="00001CB2">
        <w:t>Sika</w:t>
      </w:r>
      <w:r w:rsidR="003258C1">
        <w:t>-Aktie</w:t>
      </w:r>
      <w:r w:rsidR="00001CB2">
        <w:t xml:space="preserve"> aufgenommen</w:t>
      </w:r>
      <w:r w:rsidR="003258C1">
        <w:t xml:space="preserve"> </w:t>
      </w:r>
      <w:r w:rsidR="003258C1">
        <w:fldChar w:fldCharType="begin" w:fldLock="1"/>
      </w:r>
      <w:r w:rsidR="00A117A5">
        <w:instrText>ADDIN CSL_CITATION {"citationItems":[{"id":"ITEM-1","itemData":{"ISBN":"0019399820","author":[{"dropping-particle":"","family":"SIX Swiss Exchange","given":"","non-dropping-particle":"","parse-names":false,"suffix":""}],"container-title":"Factsheet","id":"ITEM-1","issued":{"date-parts":[["2015"]]},"page":"4","title":"Swiss Market Index ( SMI ® ) -Familie","type":"article-journal"},"uris":["http://www.mendeley.com/documents/?uuid=1a4d65dc-1ca3-49b8-90db-f690e93be3ba"]}],"mendeley":{"formattedCitation":"(SIX Swiss Exchange, 2015)","plainTextFormattedCitation":"(SIX Swiss Exchange, 2015)","previouslyFormattedCitation":"(SIX Swiss Exchange, 2015)"},"properties":{"noteIndex":0},"schema":"https://github.com/citation-style-language/schema/raw/master/csl-citation.json"}</w:instrText>
      </w:r>
      <w:r w:rsidR="003258C1">
        <w:fldChar w:fldCharType="separate"/>
      </w:r>
      <w:r w:rsidR="003258C1" w:rsidRPr="003258C1">
        <w:rPr>
          <w:noProof/>
        </w:rPr>
        <w:t>(SIX Swiss Exchange, 2015)</w:t>
      </w:r>
      <w:r w:rsidR="003258C1">
        <w:fldChar w:fldCharType="end"/>
      </w:r>
      <w:r w:rsidR="003258C1">
        <w:t>.</w:t>
      </w:r>
    </w:p>
    <w:p w14:paraId="6B0DFB9B" w14:textId="0A34B6F8" w:rsidR="009241AC" w:rsidRPr="008F30BA" w:rsidRDefault="009241AC" w:rsidP="009241AC">
      <w:r>
        <w:t xml:space="preserve">Seit dem 18. September 2017 darf das maximale Gewicht eines Titels maximal 20% betragen. Diese Anpassung erfolgt </w:t>
      </w:r>
      <w:r w:rsidR="00A117A5">
        <w:t>jeden</w:t>
      </w:r>
      <w:r>
        <w:t xml:space="preserve"> dritten Freitag in den Monaten März, Juni, September und Dezember. Damit wurde die Dominanz einiger Titel im SMI gebrochen</w:t>
      </w:r>
      <w:r w:rsidR="00A117A5">
        <w:t xml:space="preserve"> </w:t>
      </w:r>
      <w:r w:rsidR="00A117A5">
        <w:fldChar w:fldCharType="begin" w:fldLock="1"/>
      </w:r>
      <w:r w:rsidR="00620E61">
        <w:instrText>ADDIN CSL_CITATION {"citationItems":[{"id":"ITEM-1","itemData":{"URL":"https://www.nzz.ch/finanzen/smi-30-jaehrige-geschichte-ist-ein-abbild-des-strukturwandels-ld.1390462?reduced=true","accessed":{"date-parts":[["2020","5","24"]]},"author":[{"dropping-particle":"","family":"Grundlehner","given":"Werner","non-dropping-particle":"","parse-names":false,"suffix":""}],"container-title":"31.05.2018","id":"ITEM-1","issued":{"date-parts":[["2018"]]},"title":"Hoch soll der SMI leben - und noch höher gehen","type":"webpage"},"uris":["http://www.mendeley.com/documents/?uuid=cead9740-728d-3865-876c-1d2b218ec96d"]}],"mendeley":{"formattedCitation":"(Grundlehner, 2018)","plainTextFormattedCitation":"(Grundlehner, 2018)","previouslyFormattedCitation":"(Grundlehner, 2018)"},"properties":{"noteIndex":0},"schema":"https://github.com/citation-style-language/schema/raw/master/csl-citation.json"}</w:instrText>
      </w:r>
      <w:r w:rsidR="00A117A5">
        <w:fldChar w:fldCharType="separate"/>
      </w:r>
      <w:r w:rsidR="00A117A5" w:rsidRPr="00A117A5">
        <w:rPr>
          <w:noProof/>
        </w:rPr>
        <w:t>(Grundlehner, 2018)</w:t>
      </w:r>
      <w:r w:rsidR="00A117A5">
        <w:fldChar w:fldCharType="end"/>
      </w:r>
      <w:r>
        <w:t>.</w:t>
      </w:r>
      <w:r w:rsidR="00A117A5">
        <w:t xml:space="preserve"> </w:t>
      </w:r>
      <w:r>
        <w:t xml:space="preserve">Aus dem Chart </w:t>
      </w:r>
      <w:r w:rsidR="00FE4FF9">
        <w:t>des SMI (vgl. Abbi</w:t>
      </w:r>
      <w:r w:rsidR="00A117A5">
        <w:t>ldung 4</w:t>
      </w:r>
      <w:r w:rsidR="00FE4FF9">
        <w:t xml:space="preserve">) </w:t>
      </w:r>
      <w:r>
        <w:t>sind die drei grösseren Einbrüche ersichtlich</w:t>
      </w:r>
      <w:r w:rsidR="00A117A5">
        <w:t>:</w:t>
      </w:r>
      <w:r>
        <w:t xml:space="preserve"> 2003 war die Dotcom Blase</w:t>
      </w:r>
      <w:r w:rsidR="00A117A5">
        <w:t xml:space="preserve"> dafür verantwortlich</w:t>
      </w:r>
      <w:r>
        <w:t>, 2008</w:t>
      </w:r>
      <w:r w:rsidR="00A117A5">
        <w:t xml:space="preserve"> war es</w:t>
      </w:r>
      <w:r>
        <w:t xml:space="preserve"> die Finanzkriese und nun 2020 die Corona</w:t>
      </w:r>
      <w:r w:rsidR="00620E61">
        <w:t>-Kri</w:t>
      </w:r>
      <w:r>
        <w:t>se.</w:t>
      </w:r>
    </w:p>
    <w:p w14:paraId="34CA0CB1" w14:textId="3FC8D248" w:rsidR="001370F7" w:rsidRDefault="009241AC" w:rsidP="009241AC">
      <w:r>
        <w:t xml:space="preserve">Die Anzahl </w:t>
      </w:r>
      <w:r w:rsidR="00620E61">
        <w:t>Aktientitel aus denen sich der SMI zusammensetzt,</w:t>
      </w:r>
      <w:r>
        <w:t xml:space="preserve"> </w:t>
      </w:r>
      <w:r w:rsidR="00620E61">
        <w:t>hatte in den ersten Jahren stets gewechselt, wurde dann schliesslich am</w:t>
      </w:r>
      <w:r>
        <w:t xml:space="preserve"> 24. September 2007 auf 20 Titel beschränkt. Der SMI startete 1988 mit 24 Titeln und schwankte zwischen 18 (1993) und 29 Titeln (2000). Gemessen an der Indexgewichtung machen die drei Titel Nestle, Roche und Novartis </w:t>
      </w:r>
      <w:r w:rsidR="00620E61">
        <w:t xml:space="preserve">zurzeit </w:t>
      </w:r>
      <w:r>
        <w:t>zwei Drittel des SMI aus</w:t>
      </w:r>
      <w:r w:rsidR="00620E61">
        <w:t xml:space="preserve"> </w:t>
      </w:r>
      <w:r w:rsidR="00620E61">
        <w:fldChar w:fldCharType="begin" w:fldLock="1"/>
      </w:r>
      <w:r w:rsidR="00805105">
        <w:instrText>ADDIN CSL_CITATION {"citationItems":[{"id":"ITEM-1","itemData":{"URL":"https://de.wikipedia.org/wiki/Swiss_Market_Index","accessed":{"date-parts":[["2020","5","24"]]},"id":"ITEM-1","issued":{"date-parts":[["0"]]},"title":"Swiss Market Index – Wikipedia","type":"webpage"},"uris":["http://www.mendeley.com/documents/?uuid=28650c01-b3dd-3faf-8145-af960a4f5a79"]}],"mendeley":{"formattedCitation":"(&lt;i&gt;Swiss Market Index – Wikipedia&lt;/i&gt;, n.d.)","plainTextFormattedCitation":"(Swiss Market Index – Wikipedia, n.d.)","previouslyFormattedCitation":"(&lt;i&gt;Swiss Market Index – Wikipedia&lt;/i&gt;, n.d.)"},"properties":{"noteIndex":0},"schema":"https://github.com/citation-style-language/schema/raw/master/csl-citation.json"}</w:instrText>
      </w:r>
      <w:r w:rsidR="00620E61">
        <w:fldChar w:fldCharType="separate"/>
      </w:r>
      <w:r w:rsidR="00620E61" w:rsidRPr="00620E61">
        <w:rPr>
          <w:noProof/>
        </w:rPr>
        <w:t>(</w:t>
      </w:r>
      <w:r w:rsidR="00620E61" w:rsidRPr="00620E61">
        <w:rPr>
          <w:i/>
          <w:noProof/>
        </w:rPr>
        <w:t>Swiss Market Index – Wikipedia</w:t>
      </w:r>
      <w:r w:rsidR="00620E61" w:rsidRPr="00620E61">
        <w:rPr>
          <w:noProof/>
        </w:rPr>
        <w:t>, n.d.)</w:t>
      </w:r>
      <w:r w:rsidR="00620E61">
        <w:fldChar w:fldCharType="end"/>
      </w:r>
      <w:r>
        <w:t>.</w:t>
      </w:r>
    </w:p>
    <w:p w14:paraId="14F96D60" w14:textId="6DD1283D" w:rsidR="00492641" w:rsidRDefault="00BA23B5" w:rsidP="00492641">
      <w:pPr>
        <w:pStyle w:val="berschrift1"/>
        <w:numPr>
          <w:ilvl w:val="0"/>
          <w:numId w:val="9"/>
        </w:numPr>
      </w:pPr>
      <w:bookmarkStart w:id="16" w:name="_Toc41249865"/>
      <w:commentRangeStart w:id="17"/>
      <w:r>
        <w:t>Methodik</w:t>
      </w:r>
      <w:commentRangeEnd w:id="17"/>
      <w:r>
        <w:rPr>
          <w:rStyle w:val="Kommentarzeichen"/>
          <w:rFonts w:eastAsiaTheme="minorHAnsi" w:cstheme="minorBidi"/>
          <w:b w:val="0"/>
        </w:rPr>
        <w:commentReference w:id="17"/>
      </w:r>
      <w:bookmarkEnd w:id="16"/>
    </w:p>
    <w:p w14:paraId="058D2B68" w14:textId="422BF43F" w:rsidR="00152FF6" w:rsidRDefault="00BA23B5" w:rsidP="00152FF6">
      <w:pPr>
        <w:pStyle w:val="berschrift2"/>
        <w:numPr>
          <w:ilvl w:val="1"/>
          <w:numId w:val="9"/>
        </w:numPr>
      </w:pPr>
      <w:bookmarkStart w:id="18" w:name="_Hlk41249027"/>
      <w:bookmarkStart w:id="19" w:name="_Toc41249866"/>
      <w:r>
        <w:t>Eine Hypothese</w:t>
      </w:r>
      <w:bookmarkEnd w:id="19"/>
    </w:p>
    <w:p w14:paraId="29F78057" w14:textId="3D310C2D" w:rsidR="00152FF6" w:rsidRDefault="00152FF6" w:rsidP="00152FF6">
      <w:r>
        <w:t xml:space="preserve">Bevor das optimale Portfolio berechnet worden ist, haben wir zunächst den SMI und die einzelnen Aktien darin betrachtet. Wie Abbildung 4 in Anhang A zeigt, startete der SMI am 1. Januar 2010 mit 6'440.72 Punkten. Am 8. Mai 2020 lag der SMI bei 9688.99 Punkten. Dies ergibt einen Gewinn von 50.4% Prozent in etwas mehr als 10 Jahren. </w:t>
      </w:r>
      <w:commentRangeStart w:id="20"/>
      <w:r w:rsidRPr="00152FF6">
        <w:rPr>
          <w:highlight w:val="yellow"/>
        </w:rPr>
        <w:t>Dieser Wert dient damit als Vergleichswert für unser Aktienportfolio.</w:t>
      </w:r>
      <w:commentRangeEnd w:id="20"/>
      <w:r>
        <w:rPr>
          <w:rStyle w:val="Kommentarzeichen"/>
        </w:rPr>
        <w:commentReference w:id="20"/>
      </w:r>
    </w:p>
    <w:p w14:paraId="17036193" w14:textId="35648D60" w:rsidR="00152FF6" w:rsidRDefault="00152FF6" w:rsidP="00152FF6">
      <w:pPr>
        <w:spacing w:line="259" w:lineRule="auto"/>
        <w:jc w:val="left"/>
      </w:pPr>
      <w:r>
        <w:t xml:space="preserve">Die SMI-Aktien unterscheiden sich in der Performance stark. Dies zeigt die Aufteilung des SMI in einzelne Titel (vgl. Abbildung 5). Bereits hier wird ersichtlich, dass einige Titel eine sehr hohe Performance aufweisen. Die Titel </w:t>
      </w:r>
      <w:r w:rsidRPr="00152FF6">
        <w:rPr>
          <w:i/>
        </w:rPr>
        <w:t>Givaudan</w:t>
      </w:r>
      <w:r>
        <w:t xml:space="preserve">, </w:t>
      </w:r>
      <w:r w:rsidRPr="00152FF6">
        <w:rPr>
          <w:i/>
        </w:rPr>
        <w:t>Swiss</w:t>
      </w:r>
      <w:r>
        <w:t xml:space="preserve"> </w:t>
      </w:r>
      <w:r w:rsidRPr="00152FF6">
        <w:rPr>
          <w:i/>
        </w:rPr>
        <w:t>Life</w:t>
      </w:r>
      <w:r>
        <w:t xml:space="preserve"> und </w:t>
      </w:r>
      <w:r w:rsidRPr="00152FF6">
        <w:rPr>
          <w:i/>
        </w:rPr>
        <w:t>Lonza</w:t>
      </w:r>
      <w:r>
        <w:t xml:space="preserve"> präsentieren sich als die performantesten Aktien des SMI. </w:t>
      </w:r>
      <w:r w:rsidR="00C31D67">
        <w:t>Dies deutet darauf hin, dass diese Aktien im optimalen Portfolio erscheinen könnten.</w:t>
      </w:r>
    </w:p>
    <w:p w14:paraId="4DF93CD2" w14:textId="0F92DEC5" w:rsidR="00BA23B5" w:rsidRDefault="00C31D67" w:rsidP="00BA23B5">
      <w:r>
        <w:lastRenderedPageBreak/>
        <w:t>Diese Erkenntnis lässt die Formulierung einer ersten Hypothese zu</w:t>
      </w:r>
      <w:r w:rsidR="0032228B">
        <w:t xml:space="preserve">. Nämlich kann eine Aussage dazu gemacht werden, </w:t>
      </w:r>
      <w:r>
        <w:t xml:space="preserve">wie das optimale Portfolio zusammengesetzt sein könnte. </w:t>
      </w:r>
      <w:r w:rsidR="007F456E">
        <w:t xml:space="preserve">Daraus leitet sich die </w:t>
      </w:r>
      <w:r>
        <w:t xml:space="preserve">Hypothese H1 als Ergänzung zur F1 (vgl. Kapitel 1) </w:t>
      </w:r>
      <w:r w:rsidR="007F456E">
        <w:t>ab:</w:t>
      </w:r>
    </w:p>
    <w:p w14:paraId="0D4A8341" w14:textId="5E79DCEA" w:rsidR="00C31D67" w:rsidRDefault="00C31D67" w:rsidP="00C31D67">
      <w:pPr>
        <w:ind w:firstLine="708"/>
      </w:pPr>
      <w:r w:rsidRPr="00C31D67">
        <w:rPr>
          <w:b/>
        </w:rPr>
        <w:t>H1</w:t>
      </w:r>
      <w:r>
        <w:t>: Das optimale Portfolio enthält die Aktientitel Givaudan, Swiss Life und Lonza.</w:t>
      </w:r>
    </w:p>
    <w:p w14:paraId="0D3C7F30" w14:textId="28FAEFCC" w:rsidR="00BA23B5" w:rsidRPr="00BA23B5" w:rsidRDefault="00BA23B5" w:rsidP="00BA23B5">
      <w:pPr>
        <w:pStyle w:val="berschrift2"/>
        <w:numPr>
          <w:ilvl w:val="1"/>
          <w:numId w:val="9"/>
        </w:numPr>
      </w:pPr>
      <w:bookmarkStart w:id="21" w:name="_Toc41249867"/>
      <w:bookmarkEnd w:id="18"/>
      <w:r>
        <w:t>Das methodische Vorgehen</w:t>
      </w:r>
      <w:bookmarkEnd w:id="21"/>
    </w:p>
    <w:p w14:paraId="3B91123B" w14:textId="6B3421A1" w:rsidR="00492641" w:rsidRPr="00492641" w:rsidRDefault="009A14D0" w:rsidP="00492641">
      <w:r>
        <w:t>Zur Beantwortung der F1 wurden</w:t>
      </w:r>
      <w:r w:rsidR="00492641">
        <w:t xml:space="preserve"> die Daten des SMI seit dem 1. Januar 2010 bis zum 8. Mai 2020 beigezogen. Der Beobachtungszeitraum wurde bewusst auf die letzten zehn Jahre beschränkt, da </w:t>
      </w:r>
      <w:r>
        <w:t>sich der SMI seit 2010 bereits aus 19 der heutigen 20 Aktien zusammensetzt</w:t>
      </w:r>
      <w:r w:rsidR="00492641">
        <w:t xml:space="preserve">. </w:t>
      </w:r>
      <w:r>
        <w:t xml:space="preserve">Die </w:t>
      </w:r>
      <w:r w:rsidR="00492641">
        <w:t>Sika</w:t>
      </w:r>
      <w:r>
        <w:t>-Aktie</w:t>
      </w:r>
      <w:r w:rsidR="00492641">
        <w:t xml:space="preserve"> kam erst 2018 in den Index</w:t>
      </w:r>
      <w:r w:rsidR="00363082">
        <w:t xml:space="preserve"> und wurde</w:t>
      </w:r>
      <w:r w:rsidR="00492641">
        <w:t xml:space="preserve"> </w:t>
      </w:r>
      <w:r>
        <w:t>in der Analyse</w:t>
      </w:r>
      <w:r w:rsidR="00492641">
        <w:t xml:space="preserve"> nicht berücksichtigt. </w:t>
      </w:r>
      <w:r>
        <w:t xml:space="preserve">Somit </w:t>
      </w:r>
      <w:r w:rsidR="00363082">
        <w:t>standen für die Untersuchungen alle</w:t>
      </w:r>
      <w:r w:rsidR="00492641">
        <w:t xml:space="preserve"> Aktien aus dem SMI zur Verfügung, die zum 1. Januar 2010 bereits im Index vorhanden waren.</w:t>
      </w:r>
      <w:r w:rsidR="0015602C">
        <w:t xml:space="preserve"> Damit keine der Aktie zu </w:t>
      </w:r>
      <w:r w:rsidR="001C51FF">
        <w:t>stark gewichtet wird</w:t>
      </w:r>
      <w:r w:rsidR="0015602C">
        <w:t xml:space="preserve">, </w:t>
      </w:r>
      <w:r w:rsidR="001C51FF">
        <w:t>ist</w:t>
      </w:r>
      <w:r w:rsidR="0015602C">
        <w:t xml:space="preserve"> das maximal</w:t>
      </w:r>
      <w:r w:rsidR="001C51FF">
        <w:t>e</w:t>
      </w:r>
      <w:r w:rsidR="0015602C">
        <w:t xml:space="preserve"> Gewicht eines Aktientitels auf 30% beschränkt</w:t>
      </w:r>
      <w:r w:rsidR="001C51FF">
        <w:t xml:space="preserve"> worden</w:t>
      </w:r>
      <w:r w:rsidR="0015602C">
        <w:t>.</w:t>
      </w:r>
    </w:p>
    <w:p w14:paraId="7EFE36D9" w14:textId="07C2C96D" w:rsidR="00F115E1" w:rsidRDefault="00363082" w:rsidP="00F115E1">
      <w:commentRangeStart w:id="22"/>
      <w:r>
        <w:t xml:space="preserve">Für diese Arbeit sind die im Unterricht besprochenen Inhalte zum Thema </w:t>
      </w:r>
      <w:r w:rsidR="00492641">
        <w:t>Portfoliomanagement und ARIMA</w:t>
      </w:r>
      <w:r w:rsidR="00F115E1">
        <w:t xml:space="preserve"> </w:t>
      </w:r>
      <w:r>
        <w:t>umgesetzt worden</w:t>
      </w:r>
      <w:r w:rsidR="00F115E1">
        <w:t>.</w:t>
      </w:r>
      <w:r>
        <w:t xml:space="preserve"> Erwähnenswert ist, dass hier ein alternativer Weg hin zum optimalen</w:t>
      </w:r>
      <w:r w:rsidR="00F115E1">
        <w:t xml:space="preserve"> Portfolio</w:t>
      </w:r>
      <w:r>
        <w:t xml:space="preserve"> als im Unterricht gewählt wurde, da dieser </w:t>
      </w:r>
      <w:commentRangeStart w:id="23"/>
      <w:r w:rsidR="00F115E1" w:rsidRPr="00363082">
        <w:rPr>
          <w:highlight w:val="yellow"/>
        </w:rPr>
        <w:t xml:space="preserve">mit mehreren Aktien nicht realisierbar </w:t>
      </w:r>
      <w:commentRangeEnd w:id="23"/>
      <w:r w:rsidR="001C51FF">
        <w:rPr>
          <w:rStyle w:val="Kommentarzeichen"/>
        </w:rPr>
        <w:commentReference w:id="23"/>
      </w:r>
      <w:r w:rsidR="00F115E1" w:rsidRPr="00363082">
        <w:rPr>
          <w:highlight w:val="yellow"/>
        </w:rPr>
        <w:t>war</w:t>
      </w:r>
      <w:r>
        <w:t>. Deshalb</w:t>
      </w:r>
      <w:r w:rsidR="00F115E1">
        <w:t xml:space="preserve"> wurden die </w:t>
      </w:r>
      <w:r>
        <w:t xml:space="preserve">beiden </w:t>
      </w:r>
      <w:r w:rsidR="00F115E1">
        <w:t>R</w:t>
      </w:r>
      <w:r>
        <w:t>-</w:t>
      </w:r>
      <w:r w:rsidR="00F115E1">
        <w:t xml:space="preserve">Packages </w:t>
      </w:r>
      <w:r w:rsidR="00F115E1" w:rsidRPr="00023553">
        <w:rPr>
          <w:i/>
        </w:rPr>
        <w:t>Portfolio Analytics</w:t>
      </w:r>
      <w:r w:rsidR="00F115E1">
        <w:t xml:space="preserve"> und </w:t>
      </w:r>
      <w:r w:rsidR="00F115E1" w:rsidRPr="00023553">
        <w:rPr>
          <w:i/>
        </w:rPr>
        <w:t>Performance Analytics</w:t>
      </w:r>
      <w:r w:rsidR="00F115E1">
        <w:t xml:space="preserve"> verwendet. Diese erlauben mittels </w:t>
      </w:r>
      <w:r>
        <w:t xml:space="preserve">bestimmten </w:t>
      </w:r>
      <w:r w:rsidR="00F115E1">
        <w:t>Beschränkungen und Zielsetzungen ein optimales Portfolio zu berechnen.</w:t>
      </w:r>
      <w:r>
        <w:t xml:space="preserve"> Neben der Zusammenstellung des optimalen Portfolios interessiert auch der Wert</w:t>
      </w:r>
      <w:r w:rsidR="00624387">
        <w:t xml:space="preserve">, der </w:t>
      </w:r>
      <w:r>
        <w:t>damit entsteht</w:t>
      </w:r>
      <w:r w:rsidR="00F115E1">
        <w:t xml:space="preserve">. </w:t>
      </w:r>
      <w:r w:rsidR="00624387">
        <w:t xml:space="preserve">Das Portfolio wurde mit einem </w:t>
      </w:r>
      <w:r w:rsidR="00F115E1">
        <w:t xml:space="preserve">Kapital von </w:t>
      </w:r>
      <w:r w:rsidR="00624387">
        <w:t xml:space="preserve">CHF </w:t>
      </w:r>
      <w:r w:rsidR="00F115E1">
        <w:t>10'000.</w:t>
      </w:r>
      <w:r w:rsidR="00624387">
        <w:t>– unter Berücksichtigung</w:t>
      </w:r>
      <w:r w:rsidR="00F115E1">
        <w:t xml:space="preserve"> der Gewichtung in Anzahl Aktien erstellt</w:t>
      </w:r>
      <w:r w:rsidR="00624387">
        <w:t>. Anfang und Ende wurden schliesslich miteinander verglichen.</w:t>
      </w:r>
    </w:p>
    <w:p w14:paraId="798B1F82" w14:textId="373969CC" w:rsidR="00F115E1" w:rsidRDefault="00F115E1" w:rsidP="00F115E1">
      <w:r>
        <w:t xml:space="preserve">Nach dem das optimale Portfolio errechnet wurde, </w:t>
      </w:r>
      <w:r w:rsidR="00624387">
        <w:t>ist</w:t>
      </w:r>
      <w:r>
        <w:t xml:space="preserve"> dieses anhand der Gewichtung in Anzahl Aktien mit einem Investitionsvolumen von </w:t>
      </w:r>
      <w:r w:rsidR="00624387">
        <w:t xml:space="preserve">CHF </w:t>
      </w:r>
      <w:r>
        <w:t>10'000</w:t>
      </w:r>
      <w:r w:rsidR="00624387">
        <w:t>.– aufgeteilt worden</w:t>
      </w:r>
      <w:r>
        <w:t xml:space="preserve">. </w:t>
      </w:r>
      <w:commentRangeStart w:id="24"/>
      <w:r w:rsidRPr="00624387">
        <w:rPr>
          <w:highlight w:val="yellow"/>
        </w:rPr>
        <w:t xml:space="preserve">Dadurch </w:t>
      </w:r>
      <w:r w:rsidR="00624387" w:rsidRPr="00624387">
        <w:rPr>
          <w:highlight w:val="yellow"/>
        </w:rPr>
        <w:t>wurde</w:t>
      </w:r>
      <w:r w:rsidRPr="00624387">
        <w:rPr>
          <w:highlight w:val="yellow"/>
        </w:rPr>
        <w:t xml:space="preserve"> berechnet, was aus dem Kapit</w:t>
      </w:r>
      <w:r w:rsidR="00624387" w:rsidRPr="00624387">
        <w:rPr>
          <w:highlight w:val="yellow"/>
        </w:rPr>
        <w:t>a</w:t>
      </w:r>
      <w:r w:rsidRPr="00624387">
        <w:rPr>
          <w:highlight w:val="yellow"/>
        </w:rPr>
        <w:t>l wurde</w:t>
      </w:r>
      <w:commentRangeEnd w:id="24"/>
      <w:r w:rsidR="001C51FF">
        <w:rPr>
          <w:rStyle w:val="Kommentarzeichen"/>
        </w:rPr>
        <w:commentReference w:id="24"/>
      </w:r>
      <w:r w:rsidRPr="00624387">
        <w:rPr>
          <w:highlight w:val="yellow"/>
        </w:rPr>
        <w:t>.</w:t>
      </w:r>
      <w:r>
        <w:t xml:space="preserve"> Dabei wurden die </w:t>
      </w:r>
      <w:r w:rsidR="00624387">
        <w:t xml:space="preserve">CHF </w:t>
      </w:r>
      <w:r>
        <w:t>10'000</w:t>
      </w:r>
      <w:r w:rsidR="00624387">
        <w:t xml:space="preserve">.– </w:t>
      </w:r>
      <w:r>
        <w:t xml:space="preserve">für jeden Titel anhand der Gewichtung auf </w:t>
      </w:r>
      <w:r w:rsidR="00624387">
        <w:t>eine</w:t>
      </w:r>
      <w:r>
        <w:t xml:space="preserve"> Zahl abgerundet. </w:t>
      </w:r>
      <w:r w:rsidR="00624387">
        <w:t>Am Ende ergab dies die Anzahl Aktien</w:t>
      </w:r>
      <w:r>
        <w:t xml:space="preserve">, </w:t>
      </w:r>
      <w:r w:rsidR="00624387">
        <w:t>aus denen sich unser Aktienportfolio zusammensetzt</w:t>
      </w:r>
      <w:r>
        <w:t>.</w:t>
      </w:r>
      <w:commentRangeEnd w:id="22"/>
      <w:r w:rsidR="001C51FF">
        <w:rPr>
          <w:rStyle w:val="Kommentarzeichen"/>
        </w:rPr>
        <w:commentReference w:id="22"/>
      </w:r>
    </w:p>
    <w:p w14:paraId="6944C804" w14:textId="68BFB536" w:rsidR="00F115E1" w:rsidRDefault="00624387" w:rsidP="00F115E1">
      <w:commentRangeStart w:id="25"/>
      <w:r>
        <w:t>Mittels</w:t>
      </w:r>
      <w:r w:rsidR="00F115E1">
        <w:t xml:space="preserve"> ARIMA und Forecast </w:t>
      </w:r>
      <w:r>
        <w:t>wurde der Blick in Richtung Zukunft gelenkt</w:t>
      </w:r>
      <w:r w:rsidR="00F115E1">
        <w:t xml:space="preserve">. </w:t>
      </w:r>
      <w:r>
        <w:t>Dazu wurde</w:t>
      </w:r>
      <w:r w:rsidR="00F115E1">
        <w:t xml:space="preserve"> ein</w:t>
      </w:r>
      <w:r>
        <w:t>e</w:t>
      </w:r>
      <w:r w:rsidR="00F115E1">
        <w:t xml:space="preserve"> Risk-Free-Rate von 0 verwendet.</w:t>
      </w:r>
      <w:commentRangeEnd w:id="25"/>
      <w:r w:rsidR="001C51FF">
        <w:rPr>
          <w:rStyle w:val="Kommentarzeichen"/>
        </w:rPr>
        <w:commentReference w:id="25"/>
      </w:r>
    </w:p>
    <w:p w14:paraId="0570DD69" w14:textId="11B375CD" w:rsidR="00884116" w:rsidRPr="00884116" w:rsidRDefault="005B2928" w:rsidP="00F115E1">
      <w:r>
        <w:t xml:space="preserve">Sämtliche Kursdaten des SMI stammen von Yahoo Finance. Bezeichnungen wurden mit den dazugehörigen </w:t>
      </w:r>
      <w:commentRangeStart w:id="26"/>
      <w:r w:rsidRPr="005B2928">
        <w:rPr>
          <w:highlight w:val="yellow"/>
        </w:rPr>
        <w:t>Ticker</w:t>
      </w:r>
      <w:commentRangeEnd w:id="26"/>
      <w:r w:rsidR="001C51FF">
        <w:rPr>
          <w:rStyle w:val="Kommentarzeichen"/>
        </w:rPr>
        <w:commentReference w:id="26"/>
      </w:r>
      <w:r>
        <w:t xml:space="preserve"> gesucht. </w:t>
      </w:r>
      <w:r w:rsidR="00624387">
        <w:t>Alle Analysen</w:t>
      </w:r>
      <w:r w:rsidR="00F115E1">
        <w:t xml:space="preserve"> wurde</w:t>
      </w:r>
      <w:r w:rsidR="00624387">
        <w:t>n mittels der Programmiersprache</w:t>
      </w:r>
      <w:r w:rsidR="00F115E1">
        <w:t xml:space="preserve"> </w:t>
      </w:r>
      <w:r w:rsidR="00624387">
        <w:t>R in der Entwicklungsumgebung</w:t>
      </w:r>
      <w:r w:rsidR="00F115E1">
        <w:t xml:space="preserve"> R-Studio </w:t>
      </w:r>
      <w:r w:rsidR="00624387">
        <w:t>umgesetzt. F</w:t>
      </w:r>
      <w:r w:rsidR="00F115E1">
        <w:t xml:space="preserve">ür </w:t>
      </w:r>
      <w:r w:rsidR="00624387">
        <w:t>ein besseres Verständnis sind die</w:t>
      </w:r>
      <w:r w:rsidR="00F115E1">
        <w:t xml:space="preserve"> Resultate </w:t>
      </w:r>
      <w:r w:rsidR="00624387">
        <w:t>in entsprechenden Grafiken visualisiert.</w:t>
      </w:r>
    </w:p>
    <w:p w14:paraId="2B437E84" w14:textId="3246E469" w:rsidR="001370F7" w:rsidRDefault="001370F7" w:rsidP="001370F7">
      <w:pPr>
        <w:pStyle w:val="berschrift1"/>
        <w:numPr>
          <w:ilvl w:val="0"/>
          <w:numId w:val="9"/>
        </w:numPr>
      </w:pPr>
      <w:bookmarkStart w:id="27" w:name="_Toc40866361"/>
      <w:bookmarkStart w:id="28" w:name="_Toc41249868"/>
      <w:r>
        <w:t>Ergebnisse</w:t>
      </w:r>
      <w:bookmarkEnd w:id="27"/>
      <w:bookmarkEnd w:id="28"/>
    </w:p>
    <w:p w14:paraId="1052982E" w14:textId="407AC430" w:rsidR="00F115E1" w:rsidRDefault="000D168B" w:rsidP="00F115E1">
      <w:pPr>
        <w:spacing w:line="259" w:lineRule="auto"/>
        <w:jc w:val="left"/>
      </w:pPr>
      <w:r>
        <w:t>Mit der Analyse des optimalen Portfolios</w:t>
      </w:r>
      <w:r w:rsidR="00F115E1">
        <w:t xml:space="preserve"> wurde untersucht, welche Aktien zu Beginn des Untersuchungszeitraums hätten gekauft werden sollen, um </w:t>
      </w:r>
      <w:r>
        <w:t>einen</w:t>
      </w:r>
      <w:r w:rsidR="00F115E1">
        <w:t xml:space="preserve"> grösstmöglich</w:t>
      </w:r>
      <w:r>
        <w:t>en</w:t>
      </w:r>
      <w:r w:rsidR="00F115E1">
        <w:t xml:space="preserve"> Gewinn zu erzielen.</w:t>
      </w:r>
      <w:r>
        <w:t xml:space="preserve"> </w:t>
      </w:r>
      <w:r w:rsidR="000A57E3">
        <w:t>Abbildung 6 im Anhang A zeigt die Effizienzkurve und das optimale</w:t>
      </w:r>
      <w:r w:rsidR="00F115E1">
        <w:t xml:space="preserve"> Portfolio. </w:t>
      </w:r>
      <w:r>
        <w:t>Es</w:t>
      </w:r>
      <w:r w:rsidR="000A57E3">
        <w:t xml:space="preserve"> handelt es</w:t>
      </w:r>
      <w:r w:rsidR="00F115E1">
        <w:t xml:space="preserve"> sich</w:t>
      </w:r>
      <w:r>
        <w:t xml:space="preserve"> dabei</w:t>
      </w:r>
      <w:r w:rsidR="00F115E1">
        <w:t xml:space="preserve"> um ein Portfolio, welches ein mittleres Risiko und eine mittlere Volatilität </w:t>
      </w:r>
      <w:r w:rsidR="000A57E3">
        <w:t>aufweist</w:t>
      </w:r>
      <w:r w:rsidR="00F115E1">
        <w:t xml:space="preserve">. Die </w:t>
      </w:r>
      <w:r>
        <w:t xml:space="preserve">Berechnung der </w:t>
      </w:r>
      <w:r w:rsidR="00F115E1">
        <w:t xml:space="preserve">Sharp Ratio </w:t>
      </w:r>
      <w:r>
        <w:t>hat den Wert</w:t>
      </w:r>
      <w:r w:rsidR="00F115E1">
        <w:t xml:space="preserve"> 0.145</w:t>
      </w:r>
      <w:r w:rsidR="000A57E3">
        <w:t xml:space="preserve"> </w:t>
      </w:r>
      <w:r>
        <w:t>ergeben</w:t>
      </w:r>
      <w:r w:rsidR="00F115E1">
        <w:t>. Auch hier sind die Titel von Givaudan, Lonza und Swiss Life ersichtlich.</w:t>
      </w:r>
      <w:r w:rsidR="000A57E3">
        <w:t xml:space="preserve"> </w:t>
      </w:r>
      <w:r>
        <w:t>Die genaue Gewichtung der Aktientitel wurde bisher noch nicht geklärt</w:t>
      </w:r>
      <w:r w:rsidR="00F115E1">
        <w:t>.</w:t>
      </w:r>
    </w:p>
    <w:p w14:paraId="4BA4E5C4" w14:textId="762E48B3" w:rsidR="00F115E1" w:rsidRDefault="00F115E1" w:rsidP="00F115E1">
      <w:pPr>
        <w:spacing w:line="259" w:lineRule="auto"/>
        <w:jc w:val="left"/>
      </w:pPr>
      <w:r>
        <w:t xml:space="preserve">Mittels </w:t>
      </w:r>
      <w:r w:rsidR="00585D7E">
        <w:t xml:space="preserve">dem R-Package </w:t>
      </w:r>
      <w:r w:rsidR="00585D7E" w:rsidRPr="00585D7E">
        <w:rPr>
          <w:i/>
        </w:rPr>
        <w:t>Portfolio Analytics</w:t>
      </w:r>
      <w:r w:rsidR="00585D7E">
        <w:t xml:space="preserve"> ist</w:t>
      </w:r>
      <w:r>
        <w:t xml:space="preserve"> das optimale Portfolio berechnet</w:t>
      </w:r>
      <w:r w:rsidR="00585D7E">
        <w:t xml:space="preserve"> worden</w:t>
      </w:r>
      <w:r>
        <w:t xml:space="preserve">. Wie bereits weiter oben erwähnt, wurde hier bewusst eine Limitierung eines Titels auf 30% festgelegt. Es zeigte sich, dass bei einem zu grossen Wert nur noch ein oder zwei Titel selektiert würden. Zudem wäre ein solches Portfolio nicht breit genug diversifiziert. Das optimale Portfolio enthält die Titel Givaudan (30%), Lonza (30%), Nestle (~20%) und Swiss Life (~20%). </w:t>
      </w:r>
      <w:r w:rsidR="000D168B">
        <w:t xml:space="preserve">Dies bestätigt H1. Das optimale Aktienportfolio enthält die drei </w:t>
      </w:r>
      <w:r w:rsidR="002D128F">
        <w:t>bereits in Abbildung 5 hervorstechende</w:t>
      </w:r>
      <w:r w:rsidR="000D168B">
        <w:t xml:space="preserve"> Aktien:</w:t>
      </w:r>
      <w:r>
        <w:t xml:space="preserve"> Givaudan, Lonza und Swiss</w:t>
      </w:r>
      <w:r w:rsidR="000D168B">
        <w:t>.</w:t>
      </w:r>
    </w:p>
    <w:p w14:paraId="100F6DDE" w14:textId="7A6E5822" w:rsidR="00F115E1" w:rsidRDefault="00F115E1" w:rsidP="00F115E1">
      <w:pPr>
        <w:spacing w:line="259" w:lineRule="auto"/>
        <w:jc w:val="left"/>
      </w:pPr>
      <w:r>
        <w:t xml:space="preserve">Basierend auf diesem </w:t>
      </w:r>
      <w:r w:rsidR="002D128F">
        <w:t xml:space="preserve">Portfolio ist der </w:t>
      </w:r>
      <w:r>
        <w:t xml:space="preserve">kumulierte Ertrag berechnet </w:t>
      </w:r>
      <w:r w:rsidR="002D128F">
        <w:t>worden</w:t>
      </w:r>
      <w:r>
        <w:t xml:space="preserve">. </w:t>
      </w:r>
      <w:r w:rsidR="002D128F">
        <w:t>In Abbildung 7 wird</w:t>
      </w:r>
      <w:r>
        <w:t xml:space="preserve"> ersichtlich, welchen Gewinn </w:t>
      </w:r>
      <w:r w:rsidR="002D128F">
        <w:t>wir mittels des Aktienbündels erzielen konnten</w:t>
      </w:r>
      <w:r>
        <w:t xml:space="preserve">. </w:t>
      </w:r>
      <w:r w:rsidR="002D128F">
        <w:t>Die Berechnung</w:t>
      </w:r>
      <w:r>
        <w:t xml:space="preserve"> ergab, dass </w:t>
      </w:r>
      <w:r w:rsidR="002D128F">
        <w:t>das</w:t>
      </w:r>
      <w:r>
        <w:t xml:space="preserve"> optimale Portfolio </w:t>
      </w:r>
      <w:r w:rsidR="002D128F">
        <w:t>die</w:t>
      </w:r>
      <w:r>
        <w:t xml:space="preserve"> Summe </w:t>
      </w:r>
      <w:r w:rsidR="002D128F">
        <w:t xml:space="preserve">von CHF 10'000.– </w:t>
      </w:r>
      <w:r>
        <w:t xml:space="preserve">mehr als </w:t>
      </w:r>
      <w:commentRangeStart w:id="29"/>
      <w:r w:rsidR="00A927AC">
        <w:t>vervierfacht</w:t>
      </w:r>
      <w:commentRangeEnd w:id="29"/>
      <w:r w:rsidR="00A927AC">
        <w:rPr>
          <w:rStyle w:val="Kommentarzeichen"/>
        </w:rPr>
        <w:commentReference w:id="29"/>
      </w:r>
      <w:r>
        <w:t>. Das heisst, aus 10'000 sind somit</w:t>
      </w:r>
      <w:r w:rsidR="002D128F">
        <w:t xml:space="preserve"> in gut zehn Jahren CHF</w:t>
      </w:r>
      <w:r>
        <w:t xml:space="preserve"> 50'000</w:t>
      </w:r>
      <w:r w:rsidR="002D128F">
        <w:t>.–</w:t>
      </w:r>
      <w:r>
        <w:t xml:space="preserve"> geworden. </w:t>
      </w:r>
      <w:commentRangeStart w:id="30"/>
      <w:r>
        <w:t xml:space="preserve">Ob dies </w:t>
      </w:r>
      <w:r w:rsidR="002D128F">
        <w:t xml:space="preserve">tatsächlich </w:t>
      </w:r>
      <w:r>
        <w:t>stimmt, können wir nun mit einem Beispiel berechnen. Wir nehmen als Kapitalanlage 10'000 und berechnen, was aus diesem Betrag geworden ist (vgl. Tabelle 1).</w:t>
      </w:r>
      <w:commentRangeEnd w:id="30"/>
      <w:r w:rsidR="002D128F">
        <w:rPr>
          <w:rStyle w:val="Kommentarzeichen"/>
        </w:rPr>
        <w:commentReference w:id="30"/>
      </w:r>
    </w:p>
    <w:p w14:paraId="3AF69313" w14:textId="21C17E46" w:rsidR="00F115E1" w:rsidRDefault="00F115E1" w:rsidP="00F115E1">
      <w:pPr>
        <w:spacing w:line="259" w:lineRule="auto"/>
        <w:jc w:val="left"/>
      </w:pPr>
      <w:r>
        <w:lastRenderedPageBreak/>
        <w:t xml:space="preserve">Basierend auf der Gewichtung und dem Aktienkurs am 1. Januar 2010 ergibt </w:t>
      </w:r>
      <w:commentRangeStart w:id="31"/>
      <w:r>
        <w:t xml:space="preserve">das </w:t>
      </w:r>
      <w:commentRangeEnd w:id="31"/>
      <w:r w:rsidR="002D128F">
        <w:rPr>
          <w:rStyle w:val="Kommentarzeichen"/>
        </w:rPr>
        <w:commentReference w:id="31"/>
      </w:r>
      <w:r>
        <w:t xml:space="preserve">für Givaudan fünf Aktien, für Lonza 53 Aktien, für Nestle 58 Aktien und für Swiss Life 19 Aktien. Damit startete unser Depot mit einem Wert von </w:t>
      </w:r>
      <w:r w:rsidR="002D128F">
        <w:t xml:space="preserve">CHF </w:t>
      </w:r>
      <w:r>
        <w:t>10'190</w:t>
      </w:r>
      <w:r w:rsidR="002D128F">
        <w:t>.–.</w:t>
      </w:r>
      <w:r>
        <w:t xml:space="preserve"> </w:t>
      </w:r>
      <w:r w:rsidR="002D128F">
        <w:t>Das festgelegte Kapitel von CHF 10'000.– ist damit vollständig</w:t>
      </w:r>
      <w:r>
        <w:t xml:space="preserve"> investiert</w:t>
      </w:r>
      <w:r w:rsidR="002D128F">
        <w:t xml:space="preserve"> worden</w:t>
      </w:r>
      <w:r>
        <w:t xml:space="preserve">. Die </w:t>
      </w:r>
      <w:r w:rsidR="002D128F">
        <w:t>CHF 190.–, die den definierten Betrag übersteigen, stammen</w:t>
      </w:r>
      <w:r>
        <w:t xml:space="preserve"> von Rundungsdifferenzen </w:t>
      </w:r>
      <w:commentRangeStart w:id="32"/>
      <w:r>
        <w:t>auf ganze Aktien</w:t>
      </w:r>
      <w:commentRangeEnd w:id="32"/>
      <w:r w:rsidR="002D128F">
        <w:rPr>
          <w:rStyle w:val="Kommentarzeichen"/>
        </w:rPr>
        <w:commentReference w:id="32"/>
      </w:r>
      <w:r>
        <w:t xml:space="preserve">. </w:t>
      </w:r>
      <w:r w:rsidR="002D128F">
        <w:t>Folglich müssen für das optimale Portfolio mehr</w:t>
      </w:r>
      <w:r>
        <w:t xml:space="preserve"> als </w:t>
      </w:r>
      <w:r w:rsidR="002D128F">
        <w:t>zunächst festgelegt investiert werden</w:t>
      </w:r>
      <w:r>
        <w:t>. Anhand der Anzahl Aktien kann nun auch der aktuelle Wert berechnet werden. Aktuell hätte unser optimales Portfolio einen Wert von</w:t>
      </w:r>
      <w:r w:rsidR="002D128F">
        <w:t xml:space="preserve"> CHF</w:t>
      </w:r>
      <w:r>
        <w:t xml:space="preserve"> 53'092</w:t>
      </w:r>
      <w:r w:rsidR="002D128F">
        <w:t>.–</w:t>
      </w:r>
      <w:r>
        <w:t xml:space="preserve">. </w:t>
      </w:r>
      <w:r w:rsidR="002D128F">
        <w:t>Der</w:t>
      </w:r>
      <w:r>
        <w:t xml:space="preserve"> Portfolio</w:t>
      </w:r>
      <w:r w:rsidR="002D128F">
        <w:t>wert</w:t>
      </w:r>
      <w:r>
        <w:t xml:space="preserve"> hat somit um stattliche 420% Prozent zugelegt (vgl. Tabelle 1).</w:t>
      </w:r>
    </w:p>
    <w:tbl>
      <w:tblPr>
        <w:tblStyle w:val="Tabellenraster"/>
        <w:tblW w:w="0" w:type="auto"/>
        <w:tblLook w:val="04A0" w:firstRow="1" w:lastRow="0" w:firstColumn="1" w:lastColumn="0" w:noHBand="0" w:noVBand="1"/>
      </w:tblPr>
      <w:tblGrid>
        <w:gridCol w:w="1812"/>
        <w:gridCol w:w="1812"/>
        <w:gridCol w:w="1812"/>
        <w:gridCol w:w="1812"/>
        <w:gridCol w:w="1812"/>
      </w:tblGrid>
      <w:tr w:rsidR="00F115E1" w14:paraId="298CB863" w14:textId="77777777" w:rsidTr="007B2836">
        <w:tc>
          <w:tcPr>
            <w:tcW w:w="1812" w:type="dxa"/>
            <w:shd w:val="clear" w:color="auto" w:fill="D9D9D9" w:themeFill="background1" w:themeFillShade="D9"/>
          </w:tcPr>
          <w:p w14:paraId="207506F0" w14:textId="77777777" w:rsidR="00F115E1" w:rsidRPr="001468DA" w:rsidRDefault="00F115E1" w:rsidP="007B2836">
            <w:pPr>
              <w:spacing w:line="259" w:lineRule="auto"/>
              <w:jc w:val="left"/>
              <w:rPr>
                <w:b/>
                <w:bCs/>
              </w:rPr>
            </w:pPr>
            <w:r w:rsidRPr="001468DA">
              <w:rPr>
                <w:b/>
                <w:bCs/>
              </w:rPr>
              <w:t>Titel</w:t>
            </w:r>
          </w:p>
        </w:tc>
        <w:tc>
          <w:tcPr>
            <w:tcW w:w="1812" w:type="dxa"/>
            <w:shd w:val="clear" w:color="auto" w:fill="D9D9D9" w:themeFill="background1" w:themeFillShade="D9"/>
          </w:tcPr>
          <w:p w14:paraId="4497E028" w14:textId="77777777" w:rsidR="00F115E1" w:rsidRPr="001468DA" w:rsidRDefault="00F115E1" w:rsidP="007B2836">
            <w:pPr>
              <w:spacing w:line="259" w:lineRule="auto"/>
              <w:jc w:val="left"/>
              <w:rPr>
                <w:b/>
                <w:bCs/>
              </w:rPr>
            </w:pPr>
            <w:r w:rsidRPr="001468DA">
              <w:rPr>
                <w:b/>
                <w:bCs/>
              </w:rPr>
              <w:t>Gewichtung</w:t>
            </w:r>
          </w:p>
        </w:tc>
        <w:tc>
          <w:tcPr>
            <w:tcW w:w="1812" w:type="dxa"/>
            <w:shd w:val="clear" w:color="auto" w:fill="D9D9D9" w:themeFill="background1" w:themeFillShade="D9"/>
          </w:tcPr>
          <w:p w14:paraId="117F3680" w14:textId="77777777" w:rsidR="00F115E1" w:rsidRPr="001468DA" w:rsidRDefault="00F115E1" w:rsidP="007B2836">
            <w:pPr>
              <w:spacing w:line="259" w:lineRule="auto"/>
              <w:jc w:val="left"/>
              <w:rPr>
                <w:b/>
                <w:bCs/>
              </w:rPr>
            </w:pPr>
            <w:r w:rsidRPr="001468DA">
              <w:rPr>
                <w:b/>
                <w:bCs/>
              </w:rPr>
              <w:t>Anzahl Aktien</w:t>
            </w:r>
          </w:p>
        </w:tc>
        <w:tc>
          <w:tcPr>
            <w:tcW w:w="1812" w:type="dxa"/>
            <w:shd w:val="clear" w:color="auto" w:fill="D9D9D9" w:themeFill="background1" w:themeFillShade="D9"/>
          </w:tcPr>
          <w:p w14:paraId="585A896A" w14:textId="77777777" w:rsidR="00F115E1" w:rsidRPr="001468DA" w:rsidRDefault="00F115E1" w:rsidP="007B2836">
            <w:pPr>
              <w:spacing w:line="259" w:lineRule="auto"/>
              <w:jc w:val="left"/>
              <w:rPr>
                <w:b/>
                <w:bCs/>
              </w:rPr>
            </w:pPr>
            <w:r w:rsidRPr="001468DA">
              <w:rPr>
                <w:b/>
                <w:bCs/>
              </w:rPr>
              <w:t>Kaufwert</w:t>
            </w:r>
          </w:p>
        </w:tc>
        <w:tc>
          <w:tcPr>
            <w:tcW w:w="1812" w:type="dxa"/>
            <w:shd w:val="clear" w:color="auto" w:fill="D9D9D9" w:themeFill="background1" w:themeFillShade="D9"/>
          </w:tcPr>
          <w:p w14:paraId="24569B33" w14:textId="77777777" w:rsidR="00F115E1" w:rsidRPr="001468DA" w:rsidRDefault="00F115E1" w:rsidP="007B2836">
            <w:pPr>
              <w:spacing w:line="259" w:lineRule="auto"/>
              <w:jc w:val="left"/>
              <w:rPr>
                <w:b/>
                <w:bCs/>
              </w:rPr>
            </w:pPr>
            <w:r w:rsidRPr="001468DA">
              <w:rPr>
                <w:b/>
                <w:bCs/>
              </w:rPr>
              <w:t>Aktueller Wert</w:t>
            </w:r>
          </w:p>
        </w:tc>
      </w:tr>
      <w:tr w:rsidR="00F115E1" w14:paraId="1C934B2E" w14:textId="77777777" w:rsidTr="007B2836">
        <w:tc>
          <w:tcPr>
            <w:tcW w:w="1812" w:type="dxa"/>
          </w:tcPr>
          <w:p w14:paraId="168A8509" w14:textId="77777777" w:rsidR="00F115E1" w:rsidRDefault="00F115E1" w:rsidP="007B2836">
            <w:pPr>
              <w:spacing w:line="259" w:lineRule="auto"/>
              <w:jc w:val="left"/>
            </w:pPr>
            <w:r>
              <w:t>Givaudan</w:t>
            </w:r>
          </w:p>
        </w:tc>
        <w:tc>
          <w:tcPr>
            <w:tcW w:w="1812" w:type="dxa"/>
          </w:tcPr>
          <w:p w14:paraId="5B1E604B" w14:textId="77777777" w:rsidR="00F115E1" w:rsidRDefault="00F115E1" w:rsidP="007B2836">
            <w:pPr>
              <w:spacing w:line="259" w:lineRule="auto"/>
              <w:jc w:val="left"/>
            </w:pPr>
            <w:commentRangeStart w:id="33"/>
            <w:r>
              <w:t>30.9</w:t>
            </w:r>
            <w:commentRangeEnd w:id="33"/>
            <w:r w:rsidR="006A32F4">
              <w:rPr>
                <w:rStyle w:val="Kommentarzeichen"/>
              </w:rPr>
              <w:commentReference w:id="33"/>
            </w:r>
          </w:p>
        </w:tc>
        <w:tc>
          <w:tcPr>
            <w:tcW w:w="1812" w:type="dxa"/>
          </w:tcPr>
          <w:p w14:paraId="3760F5AA" w14:textId="77777777" w:rsidR="00F115E1" w:rsidRDefault="00F115E1" w:rsidP="007B2836">
            <w:pPr>
              <w:spacing w:line="259" w:lineRule="auto"/>
              <w:jc w:val="left"/>
            </w:pPr>
            <w:r>
              <w:t>5</w:t>
            </w:r>
          </w:p>
        </w:tc>
        <w:tc>
          <w:tcPr>
            <w:tcW w:w="1812" w:type="dxa"/>
          </w:tcPr>
          <w:p w14:paraId="1DBD3B20" w14:textId="77777777" w:rsidR="00F115E1" w:rsidRDefault="00F115E1" w:rsidP="007B2836">
            <w:pPr>
              <w:spacing w:line="259" w:lineRule="auto"/>
              <w:jc w:val="right"/>
            </w:pPr>
            <w:r>
              <w:t>3'146.36</w:t>
            </w:r>
          </w:p>
        </w:tc>
        <w:tc>
          <w:tcPr>
            <w:tcW w:w="1812" w:type="dxa"/>
          </w:tcPr>
          <w:p w14:paraId="7F91EF39" w14:textId="77777777" w:rsidR="00F115E1" w:rsidRDefault="00F115E1" w:rsidP="007B2836">
            <w:pPr>
              <w:spacing w:line="259" w:lineRule="auto"/>
              <w:jc w:val="right"/>
            </w:pPr>
            <w:r>
              <w:t>16'610.00</w:t>
            </w:r>
          </w:p>
        </w:tc>
      </w:tr>
      <w:tr w:rsidR="00F115E1" w14:paraId="2CFA8A2F" w14:textId="77777777" w:rsidTr="007B2836">
        <w:tc>
          <w:tcPr>
            <w:tcW w:w="1812" w:type="dxa"/>
            <w:tcBorders>
              <w:bottom w:val="single" w:sz="4" w:space="0" w:color="auto"/>
            </w:tcBorders>
          </w:tcPr>
          <w:p w14:paraId="59B7E5B9" w14:textId="77777777" w:rsidR="00F115E1" w:rsidRDefault="00F115E1" w:rsidP="007B2836">
            <w:pPr>
              <w:spacing w:line="259" w:lineRule="auto"/>
              <w:jc w:val="left"/>
            </w:pPr>
            <w:r>
              <w:t>Lonza</w:t>
            </w:r>
          </w:p>
        </w:tc>
        <w:tc>
          <w:tcPr>
            <w:tcW w:w="1812" w:type="dxa"/>
            <w:tcBorders>
              <w:bottom w:val="single" w:sz="4" w:space="0" w:color="auto"/>
            </w:tcBorders>
          </w:tcPr>
          <w:p w14:paraId="7EF4C504" w14:textId="77777777" w:rsidR="00F115E1" w:rsidRDefault="00F115E1" w:rsidP="007B2836">
            <w:pPr>
              <w:spacing w:line="259" w:lineRule="auto"/>
              <w:jc w:val="left"/>
            </w:pPr>
            <w:r>
              <w:t>29.4</w:t>
            </w:r>
          </w:p>
        </w:tc>
        <w:tc>
          <w:tcPr>
            <w:tcW w:w="1812" w:type="dxa"/>
            <w:tcBorders>
              <w:bottom w:val="single" w:sz="4" w:space="0" w:color="auto"/>
            </w:tcBorders>
          </w:tcPr>
          <w:p w14:paraId="0F37305A" w14:textId="77777777" w:rsidR="00F115E1" w:rsidRDefault="00F115E1" w:rsidP="007B2836">
            <w:pPr>
              <w:spacing w:line="259" w:lineRule="auto"/>
              <w:jc w:val="left"/>
            </w:pPr>
            <w:r>
              <w:t>53</w:t>
            </w:r>
          </w:p>
        </w:tc>
        <w:tc>
          <w:tcPr>
            <w:tcW w:w="1812" w:type="dxa"/>
            <w:tcBorders>
              <w:bottom w:val="single" w:sz="4" w:space="0" w:color="auto"/>
            </w:tcBorders>
          </w:tcPr>
          <w:p w14:paraId="5346B6F3" w14:textId="77777777" w:rsidR="00F115E1" w:rsidRDefault="00F115E1" w:rsidP="007B2836">
            <w:pPr>
              <w:spacing w:line="259" w:lineRule="auto"/>
              <w:jc w:val="right"/>
            </w:pPr>
            <w:r>
              <w:t>2’997.75</w:t>
            </w:r>
          </w:p>
        </w:tc>
        <w:tc>
          <w:tcPr>
            <w:tcW w:w="1812" w:type="dxa"/>
            <w:tcBorders>
              <w:bottom w:val="single" w:sz="4" w:space="0" w:color="auto"/>
            </w:tcBorders>
          </w:tcPr>
          <w:p w14:paraId="5AE56257" w14:textId="77777777" w:rsidR="00F115E1" w:rsidRDefault="00F115E1" w:rsidP="007B2836">
            <w:pPr>
              <w:spacing w:line="259" w:lineRule="auto"/>
              <w:jc w:val="right"/>
            </w:pPr>
            <w:r>
              <w:t>23’627.00</w:t>
            </w:r>
          </w:p>
        </w:tc>
      </w:tr>
      <w:tr w:rsidR="00F115E1" w14:paraId="563782A3" w14:textId="77777777" w:rsidTr="007B2836">
        <w:tc>
          <w:tcPr>
            <w:tcW w:w="1812" w:type="dxa"/>
            <w:tcBorders>
              <w:bottom w:val="single" w:sz="4" w:space="0" w:color="auto"/>
            </w:tcBorders>
          </w:tcPr>
          <w:p w14:paraId="2293FA1A" w14:textId="77777777" w:rsidR="00F115E1" w:rsidRDefault="00F115E1" w:rsidP="007B2836">
            <w:pPr>
              <w:spacing w:line="259" w:lineRule="auto"/>
              <w:jc w:val="left"/>
            </w:pPr>
            <w:r>
              <w:t>Nestle</w:t>
            </w:r>
          </w:p>
        </w:tc>
        <w:tc>
          <w:tcPr>
            <w:tcW w:w="1812" w:type="dxa"/>
            <w:tcBorders>
              <w:bottom w:val="single" w:sz="4" w:space="0" w:color="auto"/>
            </w:tcBorders>
          </w:tcPr>
          <w:p w14:paraId="21EE86CC" w14:textId="77777777" w:rsidR="00F115E1" w:rsidRDefault="00F115E1" w:rsidP="007B2836">
            <w:pPr>
              <w:spacing w:line="259" w:lineRule="auto"/>
              <w:jc w:val="left"/>
            </w:pPr>
            <w:r>
              <w:t>20.0</w:t>
            </w:r>
          </w:p>
        </w:tc>
        <w:tc>
          <w:tcPr>
            <w:tcW w:w="1812" w:type="dxa"/>
            <w:tcBorders>
              <w:bottom w:val="single" w:sz="4" w:space="0" w:color="auto"/>
            </w:tcBorders>
          </w:tcPr>
          <w:p w14:paraId="56B6014C" w14:textId="77777777" w:rsidR="00F115E1" w:rsidRDefault="00F115E1" w:rsidP="007B2836">
            <w:pPr>
              <w:spacing w:line="259" w:lineRule="auto"/>
              <w:jc w:val="left"/>
            </w:pPr>
            <w:r>
              <w:t>59</w:t>
            </w:r>
          </w:p>
        </w:tc>
        <w:tc>
          <w:tcPr>
            <w:tcW w:w="1812" w:type="dxa"/>
            <w:tcBorders>
              <w:bottom w:val="single" w:sz="4" w:space="0" w:color="auto"/>
            </w:tcBorders>
          </w:tcPr>
          <w:p w14:paraId="1F5C9B80" w14:textId="77777777" w:rsidR="00F115E1" w:rsidRDefault="00F115E1" w:rsidP="007B2836">
            <w:pPr>
              <w:spacing w:line="259" w:lineRule="auto"/>
              <w:jc w:val="right"/>
            </w:pPr>
            <w:r>
              <w:t>2’038.15</w:t>
            </w:r>
          </w:p>
        </w:tc>
        <w:tc>
          <w:tcPr>
            <w:tcW w:w="1812" w:type="dxa"/>
            <w:tcBorders>
              <w:bottom w:val="single" w:sz="4" w:space="0" w:color="auto"/>
            </w:tcBorders>
          </w:tcPr>
          <w:p w14:paraId="3EC63DA4" w14:textId="77777777" w:rsidR="00F115E1" w:rsidRDefault="00F115E1" w:rsidP="007B2836">
            <w:pPr>
              <w:spacing w:line="259" w:lineRule="auto"/>
              <w:jc w:val="right"/>
            </w:pPr>
            <w:r>
              <w:t>6’195.00</w:t>
            </w:r>
          </w:p>
        </w:tc>
      </w:tr>
      <w:tr w:rsidR="00F115E1" w14:paraId="3DA87FEB" w14:textId="77777777" w:rsidTr="007B2836">
        <w:tc>
          <w:tcPr>
            <w:tcW w:w="1812" w:type="dxa"/>
            <w:tcBorders>
              <w:top w:val="single" w:sz="4" w:space="0" w:color="auto"/>
              <w:left w:val="single" w:sz="4" w:space="0" w:color="auto"/>
              <w:bottom w:val="single" w:sz="18" w:space="0" w:color="auto"/>
              <w:right w:val="single" w:sz="4" w:space="0" w:color="auto"/>
            </w:tcBorders>
          </w:tcPr>
          <w:p w14:paraId="2A9B7AB0" w14:textId="77777777" w:rsidR="00F115E1" w:rsidRDefault="00F115E1" w:rsidP="007B2836">
            <w:pPr>
              <w:spacing w:line="259" w:lineRule="auto"/>
              <w:jc w:val="left"/>
            </w:pPr>
            <w:r>
              <w:t>Swiss Life</w:t>
            </w:r>
          </w:p>
        </w:tc>
        <w:tc>
          <w:tcPr>
            <w:tcW w:w="1812" w:type="dxa"/>
            <w:tcBorders>
              <w:top w:val="single" w:sz="4" w:space="0" w:color="auto"/>
              <w:left w:val="single" w:sz="4" w:space="0" w:color="auto"/>
              <w:bottom w:val="single" w:sz="18" w:space="0" w:color="auto"/>
              <w:right w:val="single" w:sz="4" w:space="0" w:color="auto"/>
            </w:tcBorders>
          </w:tcPr>
          <w:p w14:paraId="29BE72C1" w14:textId="77777777" w:rsidR="00F115E1" w:rsidRDefault="00F115E1" w:rsidP="007B2836">
            <w:pPr>
              <w:spacing w:line="259" w:lineRule="auto"/>
              <w:jc w:val="left"/>
            </w:pPr>
            <w:r>
              <w:t>19.7</w:t>
            </w:r>
          </w:p>
        </w:tc>
        <w:tc>
          <w:tcPr>
            <w:tcW w:w="1812" w:type="dxa"/>
            <w:tcBorders>
              <w:top w:val="single" w:sz="4" w:space="0" w:color="auto"/>
              <w:left w:val="single" w:sz="4" w:space="0" w:color="auto"/>
              <w:bottom w:val="single" w:sz="18" w:space="0" w:color="auto"/>
              <w:right w:val="single" w:sz="4" w:space="0" w:color="auto"/>
            </w:tcBorders>
          </w:tcPr>
          <w:p w14:paraId="0A450E2A" w14:textId="77777777" w:rsidR="00F115E1" w:rsidRDefault="00F115E1" w:rsidP="007B2836">
            <w:pPr>
              <w:spacing w:line="259" w:lineRule="auto"/>
              <w:jc w:val="left"/>
            </w:pPr>
            <w:r>
              <w:t>20</w:t>
            </w:r>
          </w:p>
        </w:tc>
        <w:tc>
          <w:tcPr>
            <w:tcW w:w="1812" w:type="dxa"/>
            <w:tcBorders>
              <w:top w:val="single" w:sz="4" w:space="0" w:color="auto"/>
              <w:left w:val="single" w:sz="4" w:space="0" w:color="auto"/>
              <w:bottom w:val="single" w:sz="18" w:space="0" w:color="auto"/>
              <w:right w:val="single" w:sz="4" w:space="0" w:color="auto"/>
            </w:tcBorders>
          </w:tcPr>
          <w:p w14:paraId="163D0FA4" w14:textId="77777777" w:rsidR="00F115E1" w:rsidRDefault="00F115E1" w:rsidP="007B2836">
            <w:pPr>
              <w:spacing w:line="259" w:lineRule="auto"/>
              <w:jc w:val="right"/>
            </w:pPr>
            <w:r>
              <w:t>2’003.82</w:t>
            </w:r>
          </w:p>
        </w:tc>
        <w:tc>
          <w:tcPr>
            <w:tcW w:w="1812" w:type="dxa"/>
            <w:tcBorders>
              <w:top w:val="single" w:sz="4" w:space="0" w:color="auto"/>
              <w:left w:val="single" w:sz="4" w:space="0" w:color="auto"/>
              <w:bottom w:val="single" w:sz="18" w:space="0" w:color="auto"/>
              <w:right w:val="single" w:sz="4" w:space="0" w:color="auto"/>
            </w:tcBorders>
          </w:tcPr>
          <w:p w14:paraId="3F8DCAC3" w14:textId="77777777" w:rsidR="00F115E1" w:rsidRDefault="00F115E1" w:rsidP="007B2836">
            <w:pPr>
              <w:spacing w:line="259" w:lineRule="auto"/>
              <w:jc w:val="right"/>
            </w:pPr>
            <w:r>
              <w:t>6’660.00</w:t>
            </w:r>
          </w:p>
        </w:tc>
      </w:tr>
      <w:tr w:rsidR="00F115E1" w14:paraId="74A26467" w14:textId="77777777" w:rsidTr="007B2836">
        <w:tc>
          <w:tcPr>
            <w:tcW w:w="1812" w:type="dxa"/>
            <w:tcBorders>
              <w:top w:val="single" w:sz="18" w:space="0" w:color="auto"/>
            </w:tcBorders>
          </w:tcPr>
          <w:p w14:paraId="0440357D" w14:textId="77777777" w:rsidR="00F115E1" w:rsidRPr="001468DA" w:rsidRDefault="00F115E1" w:rsidP="007B2836">
            <w:pPr>
              <w:spacing w:line="259" w:lineRule="auto"/>
              <w:jc w:val="left"/>
              <w:rPr>
                <w:b/>
                <w:bCs/>
              </w:rPr>
            </w:pPr>
            <w:r w:rsidRPr="001468DA">
              <w:rPr>
                <w:b/>
                <w:bCs/>
              </w:rPr>
              <w:t>Total</w:t>
            </w:r>
          </w:p>
        </w:tc>
        <w:tc>
          <w:tcPr>
            <w:tcW w:w="1812" w:type="dxa"/>
            <w:tcBorders>
              <w:top w:val="single" w:sz="18" w:space="0" w:color="auto"/>
            </w:tcBorders>
          </w:tcPr>
          <w:p w14:paraId="2E50AB18" w14:textId="77777777" w:rsidR="00F115E1" w:rsidRPr="001468DA" w:rsidRDefault="00F115E1" w:rsidP="007B2836">
            <w:pPr>
              <w:spacing w:line="259" w:lineRule="auto"/>
              <w:jc w:val="left"/>
              <w:rPr>
                <w:b/>
                <w:bCs/>
              </w:rPr>
            </w:pPr>
            <w:r>
              <w:rPr>
                <w:b/>
                <w:bCs/>
              </w:rPr>
              <w:t>100%</w:t>
            </w:r>
          </w:p>
        </w:tc>
        <w:tc>
          <w:tcPr>
            <w:tcW w:w="1812" w:type="dxa"/>
            <w:tcBorders>
              <w:top w:val="single" w:sz="18" w:space="0" w:color="auto"/>
            </w:tcBorders>
          </w:tcPr>
          <w:p w14:paraId="67C07169" w14:textId="2B07FB9B" w:rsidR="00F115E1" w:rsidRPr="001468DA" w:rsidRDefault="00F115E1" w:rsidP="007B2836">
            <w:pPr>
              <w:spacing w:line="259" w:lineRule="auto"/>
              <w:jc w:val="left"/>
              <w:rPr>
                <w:b/>
                <w:bCs/>
              </w:rPr>
            </w:pPr>
            <w:r>
              <w:rPr>
                <w:b/>
                <w:bCs/>
              </w:rPr>
              <w:t>13</w:t>
            </w:r>
            <w:r w:rsidR="00F51530">
              <w:rPr>
                <w:b/>
                <w:bCs/>
              </w:rPr>
              <w:t>7</w:t>
            </w:r>
          </w:p>
        </w:tc>
        <w:tc>
          <w:tcPr>
            <w:tcW w:w="1812" w:type="dxa"/>
            <w:tcBorders>
              <w:top w:val="single" w:sz="18" w:space="0" w:color="auto"/>
            </w:tcBorders>
          </w:tcPr>
          <w:p w14:paraId="5CCBC41A" w14:textId="77777777" w:rsidR="00F115E1" w:rsidRPr="001468DA" w:rsidRDefault="00F115E1" w:rsidP="007B2836">
            <w:pPr>
              <w:spacing w:line="259" w:lineRule="auto"/>
              <w:jc w:val="right"/>
              <w:rPr>
                <w:b/>
                <w:bCs/>
              </w:rPr>
            </w:pPr>
            <w:r>
              <w:rPr>
                <w:b/>
                <w:bCs/>
              </w:rPr>
              <w:t>10'190.08</w:t>
            </w:r>
          </w:p>
        </w:tc>
        <w:tc>
          <w:tcPr>
            <w:tcW w:w="1812" w:type="dxa"/>
            <w:tcBorders>
              <w:top w:val="single" w:sz="18" w:space="0" w:color="auto"/>
            </w:tcBorders>
          </w:tcPr>
          <w:p w14:paraId="102EF60F" w14:textId="77777777" w:rsidR="00F115E1" w:rsidRPr="001468DA" w:rsidRDefault="00F115E1" w:rsidP="007B2836">
            <w:pPr>
              <w:spacing w:line="259" w:lineRule="auto"/>
              <w:jc w:val="right"/>
              <w:rPr>
                <w:b/>
                <w:bCs/>
              </w:rPr>
            </w:pPr>
            <w:r>
              <w:rPr>
                <w:b/>
                <w:bCs/>
              </w:rPr>
              <w:t>53’092</w:t>
            </w:r>
            <w:r w:rsidRPr="001468DA">
              <w:rPr>
                <w:b/>
                <w:bCs/>
              </w:rPr>
              <w:t>.00</w:t>
            </w:r>
          </w:p>
        </w:tc>
      </w:tr>
    </w:tbl>
    <w:p w14:paraId="14F2C426" w14:textId="76FB1952" w:rsidR="00F115E1" w:rsidRDefault="00F115E1" w:rsidP="00F115E1">
      <w:pPr>
        <w:pStyle w:val="Beschriftung"/>
      </w:pPr>
      <w:bookmarkStart w:id="34" w:name="_Toc41250005"/>
      <w:r>
        <w:t xml:space="preserve">Tabelle </w:t>
      </w:r>
      <w:fldSimple w:instr=" SEQ Tabelle \* ARABIC ">
        <w:r w:rsidR="0083533E">
          <w:rPr>
            <w:noProof/>
          </w:rPr>
          <w:t>1</w:t>
        </w:r>
      </w:fldSimple>
      <w:r>
        <w:t xml:space="preserve">: Das </w:t>
      </w:r>
      <w:r w:rsidR="002C6F38">
        <w:t>optimale Portfolio</w:t>
      </w:r>
      <w:bookmarkEnd w:id="34"/>
    </w:p>
    <w:p w14:paraId="405B9BAE" w14:textId="25C9C6A5" w:rsidR="00F115E1" w:rsidRDefault="00F115E1" w:rsidP="00F115E1">
      <w:pPr>
        <w:spacing w:line="259" w:lineRule="auto"/>
        <w:jc w:val="left"/>
      </w:pPr>
      <w:r>
        <w:t xml:space="preserve">Der kumulierte Ertrag wurde mit der partiellen Autokorrelationsfunktion und der Autokorrelationsfunktion verglichen. Dabei zeigte sich, dass </w:t>
      </w:r>
      <w:r w:rsidR="005553D7">
        <w:t xml:space="preserve">der Wert </w:t>
      </w:r>
      <w:r w:rsidR="005553D7">
        <w:t xml:space="preserve">mit </w:t>
      </w:r>
      <w:r>
        <w:t>der partiellen Autokorrelationsfunktion</w:t>
      </w:r>
      <w:r w:rsidR="005553D7">
        <w:t xml:space="preserve"> (PACF)</w:t>
      </w:r>
      <w:r>
        <w:t xml:space="preserve"> nach ungefähr Lag 7 auf 0 fällt. Somit handelt es sich um ein </w:t>
      </w:r>
      <w:r w:rsidR="009D11AC">
        <w:t>a</w:t>
      </w:r>
      <w:r>
        <w:t xml:space="preserve">utoregressives Modell (vgl. Abbildung </w:t>
      </w:r>
      <w:r w:rsidR="00231C38">
        <w:t>9</w:t>
      </w:r>
      <w:r>
        <w:t xml:space="preserve">). Diese Information wurde </w:t>
      </w:r>
      <w:r w:rsidR="009D11AC">
        <w:t>in die</w:t>
      </w:r>
      <w:r>
        <w:t xml:space="preserve"> </w:t>
      </w:r>
      <w:r w:rsidR="009D11AC">
        <w:t>ARIMA-</w:t>
      </w:r>
      <w:r>
        <w:t xml:space="preserve">Funktion übernommen und mittels </w:t>
      </w:r>
      <w:proofErr w:type="gramStart"/>
      <w:r>
        <w:t>AR(</w:t>
      </w:r>
      <w:proofErr w:type="gramEnd"/>
      <w:r>
        <w:t xml:space="preserve">7) </w:t>
      </w:r>
      <w:r w:rsidR="009D11AC">
        <w:t>berechnet</w:t>
      </w:r>
      <w:r>
        <w:t>. Dadurch kann ein genauerer Forecast berechnet werden. Bei den R</w:t>
      </w:r>
      <w:r w:rsidR="009D11AC">
        <w:t>e</w:t>
      </w:r>
      <w:r>
        <w:t>s</w:t>
      </w:r>
      <w:r w:rsidR="009D11AC">
        <w:t>i</w:t>
      </w:r>
      <w:r>
        <w:t>d</w:t>
      </w:r>
      <w:r w:rsidR="009D11AC">
        <w:t>u</w:t>
      </w:r>
      <w:r>
        <w:t xml:space="preserve">en zeigt sich, dass diese um den Nullpunkt schwanken und eine konstante Varianz zeigen. Einzig der Ausbruch bei der Corona Krise zeigt einen Ausbruch (vgl. Abbildung </w:t>
      </w:r>
      <w:r w:rsidR="00231C38">
        <w:t>8</w:t>
      </w:r>
      <w:r>
        <w:t xml:space="preserve">). Der Forecast für die nächsten 12 und 24 Monate zeigt, dass sich das Portfolio in einer stabile Seitwärtsbewegung halten wird (vgl. Abbildung </w:t>
      </w:r>
      <w:r w:rsidR="00231C38">
        <w:t>10</w:t>
      </w:r>
      <w:r>
        <w:t>).</w:t>
      </w:r>
    </w:p>
    <w:p w14:paraId="34C93ADC" w14:textId="5797F176" w:rsidR="00F115E1" w:rsidRDefault="00F115E1" w:rsidP="00F115E1">
      <w:pPr>
        <w:spacing w:line="259" w:lineRule="auto"/>
        <w:jc w:val="left"/>
      </w:pPr>
      <w:r>
        <w:t xml:space="preserve">Es kann gesagt werden, dass </w:t>
      </w:r>
      <w:r w:rsidR="00400757">
        <w:t>die Performance des berechneten</w:t>
      </w:r>
      <w:r>
        <w:t xml:space="preserve"> optimale</w:t>
      </w:r>
      <w:r w:rsidR="00400757">
        <w:t>n</w:t>
      </w:r>
      <w:r>
        <w:t xml:space="preserve"> Portfolio</w:t>
      </w:r>
      <w:r w:rsidR="00400757">
        <w:t>s</w:t>
      </w:r>
      <w:r>
        <w:t xml:space="preserve"> bestehend aus vier </w:t>
      </w:r>
      <w:r w:rsidR="00400757">
        <w:t>SMI-Titeln den SMI selbst</w:t>
      </w:r>
      <w:r>
        <w:t xml:space="preserve"> </w:t>
      </w:r>
      <w:r w:rsidR="00400757">
        <w:t xml:space="preserve">aktuell und in Zukunft </w:t>
      </w:r>
      <w:r>
        <w:t xml:space="preserve">um ein Vielfaches </w:t>
      </w:r>
      <w:r w:rsidR="00400757">
        <w:t>übersteigt.</w:t>
      </w:r>
      <w:r>
        <w:t xml:space="preserve"> </w:t>
      </w:r>
      <w:r w:rsidR="00400757">
        <w:t>Der</w:t>
      </w:r>
      <w:r>
        <w:t xml:space="preserve"> zu Beginn berechnete kumulative Ertrag ist somit eingetreten und das Portfolio hat sich im berechneten Zeitpunkt vervierfacht</w:t>
      </w:r>
      <w:r w:rsidR="00AB783F">
        <w:t xml:space="preserve"> (</w:t>
      </w:r>
      <w:proofErr w:type="spellStart"/>
      <w:r w:rsidR="00AB783F">
        <w:t>vgl</w:t>
      </w:r>
      <w:proofErr w:type="spellEnd"/>
      <w:r w:rsidR="00AB783F">
        <w:t xml:space="preserve"> Abbildung 11)</w:t>
      </w:r>
      <w:r>
        <w:t>.</w:t>
      </w:r>
    </w:p>
    <w:p w14:paraId="1D54D75D" w14:textId="1C6DF437" w:rsidR="001370F7" w:rsidRDefault="001370F7" w:rsidP="001370F7">
      <w:pPr>
        <w:pStyle w:val="berschrift1"/>
        <w:numPr>
          <w:ilvl w:val="0"/>
          <w:numId w:val="9"/>
        </w:numPr>
      </w:pPr>
      <w:bookmarkStart w:id="35" w:name="_Toc40866362"/>
      <w:bookmarkStart w:id="36" w:name="_Toc41249869"/>
      <w:r>
        <w:t>Schlussfolgerung</w:t>
      </w:r>
      <w:bookmarkEnd w:id="35"/>
      <w:bookmarkEnd w:id="36"/>
    </w:p>
    <w:p w14:paraId="413EABB6" w14:textId="6E3450CE" w:rsidR="00636C09" w:rsidRPr="00636C09" w:rsidRDefault="00C96933" w:rsidP="00636C09">
      <w:r w:rsidRPr="00C96933">
        <w:rPr>
          <w:highlight w:val="yellow"/>
        </w:rPr>
        <w:t>Beantwortung der drei Forschungsfragen</w:t>
      </w:r>
    </w:p>
    <w:p w14:paraId="02BDBC0A" w14:textId="43E38122" w:rsidR="001370F7" w:rsidRDefault="001370F7">
      <w:pPr>
        <w:spacing w:line="259" w:lineRule="auto"/>
        <w:jc w:val="left"/>
      </w:pPr>
      <w:r>
        <w:br w:type="page"/>
      </w:r>
    </w:p>
    <w:p w14:paraId="09DDC35C" w14:textId="0E3893D9" w:rsidR="001370F7" w:rsidRDefault="001370F7" w:rsidP="001370F7">
      <w:pPr>
        <w:pStyle w:val="berschrift1"/>
      </w:pPr>
      <w:bookmarkStart w:id="37" w:name="_Toc40866363"/>
      <w:bookmarkStart w:id="38" w:name="_Toc41249870"/>
      <w:r>
        <w:lastRenderedPageBreak/>
        <w:t>Literaturverzeichnis</w:t>
      </w:r>
      <w:bookmarkEnd w:id="37"/>
      <w:bookmarkEnd w:id="38"/>
    </w:p>
    <w:p w14:paraId="4A403E1F" w14:textId="59830532" w:rsidR="00805105" w:rsidRPr="00805105" w:rsidRDefault="00805105" w:rsidP="00805105">
      <w:pPr>
        <w:widowControl w:val="0"/>
        <w:autoSpaceDE w:val="0"/>
        <w:autoSpaceDN w:val="0"/>
        <w:adjustRightInd w:val="0"/>
        <w:ind w:left="480" w:hanging="480"/>
        <w:rPr>
          <w:rFonts w:cs="Arial"/>
          <w:noProof/>
          <w:szCs w:val="24"/>
        </w:rPr>
      </w:pPr>
      <w:r>
        <w:fldChar w:fldCharType="begin" w:fldLock="1"/>
      </w:r>
      <w:r>
        <w:instrText xml:space="preserve">ADDIN Mendeley Bibliography CSL_BIBLIOGRAPHY </w:instrText>
      </w:r>
      <w:r>
        <w:fldChar w:fldCharType="separate"/>
      </w:r>
      <w:r w:rsidRPr="00805105">
        <w:rPr>
          <w:rFonts w:cs="Arial"/>
          <w:i/>
          <w:iCs/>
          <w:noProof/>
          <w:szCs w:val="24"/>
        </w:rPr>
        <w:t>Aktie • Definition | Gabler Wirtschaftslexikon</w:t>
      </w:r>
      <w:r w:rsidRPr="00805105">
        <w:rPr>
          <w:rFonts w:cs="Arial"/>
          <w:noProof/>
          <w:szCs w:val="24"/>
        </w:rPr>
        <w:t>. (n.d.). Retrieved May 20, 2020, from https://wirtschaftslexikon.gabler.de/definition/aktie-31763#head4</w:t>
      </w:r>
    </w:p>
    <w:p w14:paraId="1D9C1A62"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i/>
          <w:iCs/>
          <w:noProof/>
          <w:szCs w:val="24"/>
        </w:rPr>
        <w:t>Die Geschichte der Aktie | Börsenwissen Grundlagen | boerse.ARD.de</w:t>
      </w:r>
      <w:r w:rsidRPr="00805105">
        <w:rPr>
          <w:rFonts w:cs="Arial"/>
          <w:noProof/>
          <w:szCs w:val="24"/>
        </w:rPr>
        <w:t>. (n.d.). Retrieved May 20, 2020, from https://boerse.ard.de/boersenwissen/boersenwissen-grundlagen/die-geschichte-der-aktie-100.html</w:t>
      </w:r>
    </w:p>
    <w:p w14:paraId="08ACEEDB"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Grundlehner, W. (2018). </w:t>
      </w:r>
      <w:r w:rsidRPr="00805105">
        <w:rPr>
          <w:rFonts w:cs="Arial"/>
          <w:i/>
          <w:iCs/>
          <w:noProof/>
          <w:szCs w:val="24"/>
        </w:rPr>
        <w:t>Hoch soll der SMI leben - und noch höher gehen</w:t>
      </w:r>
      <w:r w:rsidRPr="00805105">
        <w:rPr>
          <w:rFonts w:cs="Arial"/>
          <w:noProof/>
          <w:szCs w:val="24"/>
        </w:rPr>
        <w:t>. 31.05.2018. https://www.nzz.ch/finanzen/smi-30-jaehrige-geschichte-ist-ein-abbild-des-strukturwandels-ld.1390462?reduced=true</w:t>
      </w:r>
    </w:p>
    <w:p w14:paraId="6D540572"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Leven, F.-J., &amp; Schlienkamp, C. (1998). </w:t>
      </w:r>
      <w:r w:rsidRPr="00805105">
        <w:rPr>
          <w:rFonts w:cs="Arial"/>
          <w:i/>
          <w:iCs/>
          <w:noProof/>
          <w:szCs w:val="24"/>
        </w:rPr>
        <w:t>Erfolgreiches Depotmanagement - Wie Ihnen die moderne Portfoliotheorie hilft</w:t>
      </w:r>
      <w:r w:rsidRPr="00805105">
        <w:rPr>
          <w:rFonts w:cs="Arial"/>
          <w:noProof/>
          <w:szCs w:val="24"/>
        </w:rPr>
        <w:t>.</w:t>
      </w:r>
    </w:p>
    <w:p w14:paraId="4B61E7F7"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Mondello, E. (2015). Portfoliomanagement. In </w:t>
      </w:r>
      <w:r w:rsidRPr="00805105">
        <w:rPr>
          <w:rFonts w:cs="Arial"/>
          <w:i/>
          <w:iCs/>
          <w:noProof/>
          <w:szCs w:val="24"/>
        </w:rPr>
        <w:t>Portfoliomanagement</w:t>
      </w:r>
      <w:r w:rsidRPr="00805105">
        <w:rPr>
          <w:rFonts w:cs="Arial"/>
          <w:noProof/>
          <w:szCs w:val="24"/>
        </w:rPr>
        <w:t>. https://doi.org/10.1007/978-3-658-05817-3</w:t>
      </w:r>
    </w:p>
    <w:p w14:paraId="060CCAD2"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Neusser, K. (2011). </w:t>
      </w:r>
      <w:r w:rsidRPr="00805105">
        <w:rPr>
          <w:rFonts w:cs="Arial"/>
          <w:i/>
          <w:iCs/>
          <w:noProof/>
          <w:szCs w:val="24"/>
        </w:rPr>
        <w:t>Zeitreihenanalyse in den Wirtschaftswissenschaften</w:t>
      </w:r>
      <w:r w:rsidRPr="00805105">
        <w:rPr>
          <w:rFonts w:cs="Arial"/>
          <w:noProof/>
          <w:szCs w:val="24"/>
        </w:rPr>
        <w:t>.</w:t>
      </w:r>
    </w:p>
    <w:p w14:paraId="33CD96D5"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Saunders, M., Lewis, P., &amp; Thornhill, A. (2016). </w:t>
      </w:r>
      <w:r w:rsidRPr="00805105">
        <w:rPr>
          <w:rFonts w:cs="Arial"/>
          <w:i/>
          <w:iCs/>
          <w:noProof/>
          <w:szCs w:val="24"/>
        </w:rPr>
        <w:t>Research Methods for Business Students</w:t>
      </w:r>
      <w:r w:rsidRPr="00805105">
        <w:rPr>
          <w:rFonts w:cs="Arial"/>
          <w:noProof/>
          <w:szCs w:val="24"/>
        </w:rPr>
        <w:t>.</w:t>
      </w:r>
    </w:p>
    <w:p w14:paraId="71203A39"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SIX Swiss Exchange. (2015). Swiss Market Index ( SMI ® ) -Familie. </w:t>
      </w:r>
      <w:r w:rsidRPr="00805105">
        <w:rPr>
          <w:rFonts w:cs="Arial"/>
          <w:i/>
          <w:iCs/>
          <w:noProof/>
          <w:szCs w:val="24"/>
        </w:rPr>
        <w:t>Factsheet</w:t>
      </w:r>
      <w:r w:rsidRPr="00805105">
        <w:rPr>
          <w:rFonts w:cs="Arial"/>
          <w:noProof/>
          <w:szCs w:val="24"/>
        </w:rPr>
        <w:t>, 4. http://www.six-swiss-exchange.com/downloads/indexinfo/online/share_indices/smi/smifamily_factsheet_de.pdf</w:t>
      </w:r>
    </w:p>
    <w:p w14:paraId="7C669C88"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i/>
          <w:iCs/>
          <w:noProof/>
          <w:szCs w:val="24"/>
        </w:rPr>
        <w:t>SIX Swiss Exchange – Wikipedia</w:t>
      </w:r>
      <w:r w:rsidRPr="00805105">
        <w:rPr>
          <w:rFonts w:cs="Arial"/>
          <w:noProof/>
          <w:szCs w:val="24"/>
        </w:rPr>
        <w:t>. (n.d.). Retrieved May 24, 2020, from https://de.wikipedia.org/wiki/SIX_Swiss_Exchange</w:t>
      </w:r>
    </w:p>
    <w:p w14:paraId="0790091E"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i/>
          <w:iCs/>
          <w:noProof/>
          <w:szCs w:val="24"/>
        </w:rPr>
        <w:t>Swiss Market Index – Wikipedia</w:t>
      </w:r>
      <w:r w:rsidRPr="00805105">
        <w:rPr>
          <w:rFonts w:cs="Arial"/>
          <w:noProof/>
          <w:szCs w:val="24"/>
        </w:rPr>
        <w:t>. (n.d.). Retrieved May 24, 2020, from https://de.wikipedia.org/wiki/Swiss_Market_Index</w:t>
      </w:r>
    </w:p>
    <w:p w14:paraId="3BBA732E" w14:textId="77777777" w:rsidR="00805105" w:rsidRPr="00805105" w:rsidRDefault="00805105" w:rsidP="00805105">
      <w:pPr>
        <w:widowControl w:val="0"/>
        <w:autoSpaceDE w:val="0"/>
        <w:autoSpaceDN w:val="0"/>
        <w:adjustRightInd w:val="0"/>
        <w:ind w:left="480" w:hanging="480"/>
        <w:rPr>
          <w:rFonts w:cs="Arial"/>
          <w:noProof/>
        </w:rPr>
      </w:pPr>
      <w:r w:rsidRPr="00805105">
        <w:rPr>
          <w:rFonts w:cs="Arial"/>
          <w:i/>
          <w:iCs/>
          <w:noProof/>
          <w:szCs w:val="24"/>
        </w:rPr>
        <w:t>Warum sich Aktien lohnen | PostFinance</w:t>
      </w:r>
      <w:r w:rsidRPr="00805105">
        <w:rPr>
          <w:rFonts w:cs="Arial"/>
          <w:noProof/>
          <w:szCs w:val="24"/>
        </w:rPr>
        <w:t>. (n.d.). Retrieved May 20, 2020, from https://www.postfinance.ch/de/privat/beduerfnisse/anlagewissen/warum-sich-aktien-lohnen.html</w:t>
      </w:r>
    </w:p>
    <w:p w14:paraId="2B8CA30E" w14:textId="3696FD5F" w:rsidR="009B1D59" w:rsidRPr="009B1D59" w:rsidRDefault="00805105" w:rsidP="009B1D59">
      <w:r>
        <w:fldChar w:fldCharType="end"/>
      </w:r>
    </w:p>
    <w:p w14:paraId="3B9C6F67" w14:textId="4CFF6FEE" w:rsidR="00001E9D" w:rsidRDefault="00001E9D">
      <w:pPr>
        <w:spacing w:line="259" w:lineRule="auto"/>
        <w:jc w:val="left"/>
      </w:pPr>
      <w:r>
        <w:br w:type="page"/>
      </w:r>
    </w:p>
    <w:p w14:paraId="7E75EA7A" w14:textId="3036656E" w:rsidR="001370F7" w:rsidRDefault="00001E9D" w:rsidP="00001E9D">
      <w:pPr>
        <w:pStyle w:val="berschrift1"/>
      </w:pPr>
      <w:bookmarkStart w:id="39" w:name="_Toc41249871"/>
      <w:r>
        <w:lastRenderedPageBreak/>
        <w:t>Anhang</w:t>
      </w:r>
      <w:bookmarkEnd w:id="39"/>
    </w:p>
    <w:p w14:paraId="6C099796" w14:textId="34681477" w:rsidR="00001E9D" w:rsidRDefault="003C61DF" w:rsidP="00614985">
      <w:pPr>
        <w:pStyle w:val="berschrift2"/>
        <w:numPr>
          <w:ilvl w:val="0"/>
          <w:numId w:val="16"/>
        </w:numPr>
      </w:pPr>
      <w:bookmarkStart w:id="40" w:name="_Toc41249872"/>
      <w:r>
        <w:t>Abbildungen</w:t>
      </w:r>
      <w:bookmarkEnd w:id="4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4"/>
        <w:gridCol w:w="4566"/>
      </w:tblGrid>
      <w:tr w:rsidR="00717FE2" w14:paraId="54F4A3F4" w14:textId="77777777" w:rsidTr="00717FE2">
        <w:tc>
          <w:tcPr>
            <w:tcW w:w="4494" w:type="dxa"/>
          </w:tcPr>
          <w:p w14:paraId="79C0B67D" w14:textId="7E917563" w:rsidR="00717FE2" w:rsidRDefault="00717FE2" w:rsidP="00B05CF9">
            <w:r w:rsidRPr="00001E9D">
              <w:rPr>
                <w:noProof/>
              </w:rPr>
              <w:drawing>
                <wp:anchor distT="0" distB="0" distL="114300" distR="114300" simplePos="0" relativeHeight="251672575" behindDoc="0" locked="0" layoutInCell="1" allowOverlap="1" wp14:anchorId="76F1AD79" wp14:editId="719A2EEB">
                  <wp:simplePos x="0" y="0"/>
                  <wp:positionH relativeFrom="margin">
                    <wp:posOffset>-65405</wp:posOffset>
                  </wp:positionH>
                  <wp:positionV relativeFrom="paragraph">
                    <wp:posOffset>13970</wp:posOffset>
                  </wp:positionV>
                  <wp:extent cx="2673985" cy="221043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73985" cy="2210435"/>
                          </a:xfrm>
                          <a:prstGeom prst="rect">
                            <a:avLst/>
                          </a:prstGeom>
                        </pic:spPr>
                      </pic:pic>
                    </a:graphicData>
                  </a:graphic>
                  <wp14:sizeRelH relativeFrom="margin">
                    <wp14:pctWidth>0</wp14:pctWidth>
                  </wp14:sizeRelH>
                  <wp14:sizeRelV relativeFrom="margin">
                    <wp14:pctHeight>0</wp14:pctHeight>
                  </wp14:sizeRelV>
                </wp:anchor>
              </w:drawing>
            </w:r>
          </w:p>
        </w:tc>
        <w:tc>
          <w:tcPr>
            <w:tcW w:w="4566" w:type="dxa"/>
          </w:tcPr>
          <w:p w14:paraId="7125DF4E" w14:textId="3F905606" w:rsidR="00717FE2" w:rsidRDefault="00717FE2" w:rsidP="00B05CF9">
            <w:r w:rsidRPr="00614985">
              <w:rPr>
                <w:noProof/>
              </w:rPr>
              <w:drawing>
                <wp:anchor distT="0" distB="0" distL="114300" distR="114300" simplePos="0" relativeHeight="251670527" behindDoc="0" locked="0" layoutInCell="1" allowOverlap="1" wp14:anchorId="375939EB" wp14:editId="1A13465D">
                  <wp:simplePos x="0" y="0"/>
                  <wp:positionH relativeFrom="margin">
                    <wp:posOffset>-43815</wp:posOffset>
                  </wp:positionH>
                  <wp:positionV relativeFrom="paragraph">
                    <wp:posOffset>56300</wp:posOffset>
                  </wp:positionV>
                  <wp:extent cx="2756535" cy="2354580"/>
                  <wp:effectExtent l="0" t="0" r="5715" b="7620"/>
                  <wp:wrapTight wrapText="bothSides">
                    <wp:wrapPolygon edited="0">
                      <wp:start x="0" y="0"/>
                      <wp:lineTo x="0" y="21495"/>
                      <wp:lineTo x="21496" y="21495"/>
                      <wp:lineTo x="21496"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56535" cy="2354580"/>
                          </a:xfrm>
                          <a:prstGeom prst="rect">
                            <a:avLst/>
                          </a:prstGeom>
                        </pic:spPr>
                      </pic:pic>
                    </a:graphicData>
                  </a:graphic>
                  <wp14:sizeRelH relativeFrom="margin">
                    <wp14:pctWidth>0</wp14:pctWidth>
                  </wp14:sizeRelH>
                  <wp14:sizeRelV relativeFrom="margin">
                    <wp14:pctHeight>0</wp14:pctHeight>
                  </wp14:sizeRelV>
                </wp:anchor>
              </w:drawing>
            </w:r>
          </w:p>
        </w:tc>
      </w:tr>
      <w:tr w:rsidR="00717FE2" w14:paraId="5E3BCD02" w14:textId="77777777" w:rsidTr="00717FE2">
        <w:tc>
          <w:tcPr>
            <w:tcW w:w="4494" w:type="dxa"/>
          </w:tcPr>
          <w:p w14:paraId="4842A1C7" w14:textId="49027B0C" w:rsidR="00717FE2" w:rsidRDefault="00717FE2" w:rsidP="00B05CF9">
            <w:r>
              <w:rPr>
                <w:noProof/>
              </w:rPr>
              <mc:AlternateContent>
                <mc:Choice Requires="wps">
                  <w:drawing>
                    <wp:anchor distT="0" distB="0" distL="114300" distR="114300" simplePos="0" relativeHeight="251674623" behindDoc="1" locked="0" layoutInCell="1" allowOverlap="1" wp14:anchorId="7F3764C8" wp14:editId="427304AD">
                      <wp:simplePos x="0" y="0"/>
                      <wp:positionH relativeFrom="column">
                        <wp:posOffset>-65405</wp:posOffset>
                      </wp:positionH>
                      <wp:positionV relativeFrom="paragraph">
                        <wp:posOffset>35560</wp:posOffset>
                      </wp:positionV>
                      <wp:extent cx="2691130" cy="635"/>
                      <wp:effectExtent l="0" t="0" r="0" b="0"/>
                      <wp:wrapTight wrapText="bothSides">
                        <wp:wrapPolygon edited="0">
                          <wp:start x="0" y="0"/>
                          <wp:lineTo x="0" y="20052"/>
                          <wp:lineTo x="21406" y="20052"/>
                          <wp:lineTo x="21406" y="0"/>
                          <wp:lineTo x="0" y="0"/>
                        </wp:wrapPolygon>
                      </wp:wrapTight>
                      <wp:docPr id="4" name="Textfeld 4"/>
                      <wp:cNvGraphicFramePr/>
                      <a:graphic xmlns:a="http://schemas.openxmlformats.org/drawingml/2006/main">
                        <a:graphicData uri="http://schemas.microsoft.com/office/word/2010/wordprocessingShape">
                          <wps:wsp>
                            <wps:cNvSpPr txBox="1"/>
                            <wps:spPr>
                              <a:xfrm>
                                <a:off x="0" y="0"/>
                                <a:ext cx="2691130" cy="635"/>
                              </a:xfrm>
                              <a:prstGeom prst="rect">
                                <a:avLst/>
                              </a:prstGeom>
                              <a:solidFill>
                                <a:prstClr val="white"/>
                              </a:solidFill>
                              <a:ln>
                                <a:noFill/>
                              </a:ln>
                            </wps:spPr>
                            <wps:txbx>
                              <w:txbxContent>
                                <w:p w14:paraId="71C260A4" w14:textId="77AD3A73" w:rsidR="009D11AC" w:rsidRPr="00A1469C" w:rsidRDefault="009D11AC" w:rsidP="00717FE2">
                                  <w:pPr>
                                    <w:pStyle w:val="Beschriftung"/>
                                    <w:rPr>
                                      <w:sz w:val="20"/>
                                    </w:rPr>
                                  </w:pPr>
                                  <w:bookmarkStart w:id="41" w:name="_Toc41250036"/>
                                  <w:r>
                                    <w:t xml:space="preserve">Abbildung </w:t>
                                  </w:r>
                                  <w:fldSimple w:instr=" SEQ Abbildung \* ARABIC ">
                                    <w:r>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4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3764C8" id="_x0000_t202" coordsize="21600,21600" o:spt="202" path="m,l,21600r21600,l21600,xe">
                      <v:stroke joinstyle="miter"/>
                      <v:path gradientshapeok="t" o:connecttype="rect"/>
                    </v:shapetype>
                    <v:shape id="Textfeld 4" o:spid="_x0000_s1026" type="#_x0000_t202" style="position:absolute;left:0;text-align:left;margin-left:-5.15pt;margin-top:2.8pt;width:211.9pt;height:.05pt;z-index:-2516418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" stroked="f">
                      <v:textbox style="mso-fit-shape-to-text:t" inset="0,0,0,0">
                        <w:txbxContent>
                          <w:p w14:paraId="71C260A4" w14:textId="77AD3A73" w:rsidR="009D11AC" w:rsidRPr="00A1469C" w:rsidRDefault="009D11AC" w:rsidP="00717FE2">
                            <w:pPr>
                              <w:pStyle w:val="Beschriftung"/>
                              <w:rPr>
                                <w:sz w:val="20"/>
                              </w:rPr>
                            </w:pPr>
                            <w:bookmarkStart w:id="42" w:name="_Toc41250036"/>
                            <w:r>
                              <w:t xml:space="preserve">Abbildung </w:t>
                            </w:r>
                            <w:fldSimple w:instr=" SEQ Abbildung \* ARABIC ">
                              <w:r>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42"/>
                            <w:r>
                              <w:fldChar w:fldCharType="end"/>
                            </w:r>
                          </w:p>
                        </w:txbxContent>
                      </v:textbox>
                      <w10:wrap type="tight"/>
                    </v:shape>
                  </w:pict>
                </mc:Fallback>
              </mc:AlternateContent>
            </w:r>
          </w:p>
        </w:tc>
        <w:tc>
          <w:tcPr>
            <w:tcW w:w="4566" w:type="dxa"/>
          </w:tcPr>
          <w:p w14:paraId="3F453CD7" w14:textId="5FCD8E10" w:rsidR="00717FE2" w:rsidRDefault="00717FE2" w:rsidP="00B05CF9">
            <w:r>
              <w:rPr>
                <w:noProof/>
              </w:rPr>
              <mc:AlternateContent>
                <mc:Choice Requires="wps">
                  <w:drawing>
                    <wp:anchor distT="0" distB="0" distL="114300" distR="114300" simplePos="0" relativeHeight="251676671" behindDoc="1" locked="0" layoutInCell="1" allowOverlap="1" wp14:anchorId="6BCFE516" wp14:editId="57949C9F">
                      <wp:simplePos x="0" y="0"/>
                      <wp:positionH relativeFrom="column">
                        <wp:posOffset>-68000</wp:posOffset>
                      </wp:positionH>
                      <wp:positionV relativeFrom="paragraph">
                        <wp:posOffset>47707</wp:posOffset>
                      </wp:positionV>
                      <wp:extent cx="2760453" cy="635"/>
                      <wp:effectExtent l="0" t="0" r="1905" b="0"/>
                      <wp:wrapTight wrapText="bothSides">
                        <wp:wrapPolygon edited="0">
                          <wp:start x="0" y="0"/>
                          <wp:lineTo x="0" y="20052"/>
                          <wp:lineTo x="21466" y="20052"/>
                          <wp:lineTo x="21466" y="0"/>
                          <wp:lineTo x="0" y="0"/>
                        </wp:wrapPolygon>
                      </wp:wrapTight>
                      <wp:docPr id="6" name="Textfeld 6"/>
                      <wp:cNvGraphicFramePr/>
                      <a:graphic xmlns:a="http://schemas.openxmlformats.org/drawingml/2006/main">
                        <a:graphicData uri="http://schemas.microsoft.com/office/word/2010/wordprocessingShape">
                          <wps:wsp>
                            <wps:cNvSpPr txBox="1"/>
                            <wps:spPr>
                              <a:xfrm>
                                <a:off x="0" y="0"/>
                                <a:ext cx="2760453" cy="635"/>
                              </a:xfrm>
                              <a:prstGeom prst="rect">
                                <a:avLst/>
                              </a:prstGeom>
                              <a:solidFill>
                                <a:prstClr val="white"/>
                              </a:solidFill>
                              <a:ln>
                                <a:noFill/>
                              </a:ln>
                            </wps:spPr>
                            <wps:txbx>
                              <w:txbxContent>
                                <w:p w14:paraId="4DB6259B" w14:textId="7160FF43" w:rsidR="009D11AC" w:rsidRPr="00B05CF9" w:rsidRDefault="009D11AC" w:rsidP="00717FE2">
                                  <w:pPr>
                                    <w:pStyle w:val="Beschriftung"/>
                                  </w:pPr>
                                  <w:bookmarkStart w:id="43" w:name="_Toc41250037"/>
                                  <w:r>
                                    <w:t xml:space="preserve">Abbildung </w:t>
                                  </w:r>
                                  <w:fldSimple w:instr=" SEQ Abbildung \* ARABIC ">
                                    <w:r>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4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CFE516" id="Textfeld 6" o:spid="_x0000_s1027" type="#_x0000_t202" style="position:absolute;left:0;text-align:left;margin-left:-5.35pt;margin-top:3.75pt;width:217.35pt;height:.05pt;z-index:-2516398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rkaLwIAAGQEAAAOAAAAZHJzL2Uyb0RvYy54bWysVFFv2yAQfp+0/4B4X5yka1Z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" stroked="f">
                      <v:textbox style="mso-fit-shape-to-text:t" inset="0,0,0,0">
                        <w:txbxContent>
                          <w:p w14:paraId="4DB6259B" w14:textId="7160FF43" w:rsidR="009D11AC" w:rsidRPr="00B05CF9" w:rsidRDefault="009D11AC" w:rsidP="00717FE2">
                            <w:pPr>
                              <w:pStyle w:val="Beschriftung"/>
                            </w:pPr>
                            <w:bookmarkStart w:id="44" w:name="_Toc41250037"/>
                            <w:r>
                              <w:t xml:space="preserve">Abbildung </w:t>
                            </w:r>
                            <w:fldSimple w:instr=" SEQ Abbildung \* ARABIC ">
                              <w:r>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44"/>
                            <w:r>
                              <w:fldChar w:fldCharType="end"/>
                            </w:r>
                          </w:p>
                        </w:txbxContent>
                      </v:textbox>
                      <w10:wrap type="tight"/>
                    </v:shape>
                  </w:pict>
                </mc:Fallback>
              </mc:AlternateContent>
            </w:r>
          </w:p>
        </w:tc>
      </w:tr>
    </w:tbl>
    <w:p w14:paraId="5CDF12E9" w14:textId="1658D5EF" w:rsidR="00C837FD" w:rsidRDefault="004B2AFC" w:rsidP="001B07F7">
      <w:bookmarkStart w:id="45" w:name="_Toc39494811"/>
      <w:r>
        <w:rPr>
          <w:noProof/>
        </w:rPr>
        <mc:AlternateContent>
          <mc:Choice Requires="wps">
            <w:drawing>
              <wp:anchor distT="0" distB="0" distL="114300" distR="114300" simplePos="0" relativeHeight="251679743" behindDoc="0" locked="0" layoutInCell="1" allowOverlap="1" wp14:anchorId="1F259883" wp14:editId="4AC67CFA">
                <wp:simplePos x="0" y="0"/>
                <wp:positionH relativeFrom="margin">
                  <wp:align>left</wp:align>
                </wp:positionH>
                <wp:positionV relativeFrom="paragraph">
                  <wp:posOffset>2887980</wp:posOffset>
                </wp:positionV>
                <wp:extent cx="3949700" cy="635"/>
                <wp:effectExtent l="0" t="0" r="0" b="8255"/>
                <wp:wrapTopAndBottom/>
                <wp:docPr id="9" name="Textfeld 9"/>
                <wp:cNvGraphicFramePr/>
                <a:graphic xmlns:a="http://schemas.openxmlformats.org/drawingml/2006/main">
                  <a:graphicData uri="http://schemas.microsoft.com/office/word/2010/wordprocessingShape">
                    <wps:wsp>
                      <wps:cNvSpPr txBox="1"/>
                      <wps:spPr>
                        <a:xfrm>
                          <a:off x="0" y="0"/>
                          <a:ext cx="3950208" cy="635"/>
                        </a:xfrm>
                        <a:prstGeom prst="rect">
                          <a:avLst/>
                        </a:prstGeom>
                        <a:solidFill>
                          <a:prstClr val="white"/>
                        </a:solidFill>
                        <a:ln>
                          <a:noFill/>
                        </a:ln>
                      </wps:spPr>
                      <wps:txbx>
                        <w:txbxContent>
                          <w:p w14:paraId="62F14488" w14:textId="527315D4" w:rsidR="009D11AC" w:rsidRPr="00975B65" w:rsidRDefault="009D11AC" w:rsidP="00C837FD">
                            <w:pPr>
                              <w:pStyle w:val="Beschriftung"/>
                              <w:rPr>
                                <w:sz w:val="20"/>
                              </w:rPr>
                            </w:pPr>
                            <w:bookmarkStart w:id="46" w:name="_Toc41250038"/>
                            <w:r>
                              <w:t xml:space="preserve">Abbildung </w:t>
                            </w:r>
                            <w:fldSimple w:instr=" SEQ Abbildung \* ARABIC ">
                              <w:r>
                                <w:rPr>
                                  <w:noProof/>
                                </w:rPr>
                                <w:t>3</w:t>
                              </w:r>
                            </w:fldSimple>
                            <w:r>
                              <w:t xml:space="preserve">: Das optimale Portfolio </w:t>
                            </w:r>
                            <w:r w:rsidR="001D449A">
                              <w:t xml:space="preserve">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4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259883" id="Textfeld 9" o:spid="_x0000_s1028" type="#_x0000_t202" style="position:absolute;left:0;text-align:left;margin-left:0;margin-top:227.4pt;width:311pt;height:.05pt;z-index:251679743;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" stroked="f">
                <v:textbox style="mso-fit-shape-to-text:t" inset="0,0,0,0">
                  <w:txbxContent>
                    <w:p w14:paraId="62F14488" w14:textId="527315D4" w:rsidR="009D11AC" w:rsidRPr="00975B65" w:rsidRDefault="009D11AC" w:rsidP="00C837FD">
                      <w:pPr>
                        <w:pStyle w:val="Beschriftung"/>
                        <w:rPr>
                          <w:sz w:val="20"/>
                        </w:rPr>
                      </w:pPr>
                      <w:bookmarkStart w:id="47" w:name="_Toc41250038"/>
                      <w:r>
                        <w:t xml:space="preserve">Abbildung </w:t>
                      </w:r>
                      <w:fldSimple w:instr=" SEQ Abbildung \* ARABIC ">
                        <w:r>
                          <w:rPr>
                            <w:noProof/>
                          </w:rPr>
                          <w:t>3</w:t>
                        </w:r>
                      </w:fldSimple>
                      <w:r>
                        <w:t xml:space="preserve">: Das optimale Portfolio </w:t>
                      </w:r>
                      <w:r w:rsidR="001D449A">
                        <w:t xml:space="preserve">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47"/>
                      <w:r>
                        <w:fldChar w:fldCharType="end"/>
                      </w:r>
                    </w:p>
                  </w:txbxContent>
                </v:textbox>
                <w10:wrap type="topAndBottom" anchorx="margin"/>
              </v:shape>
            </w:pict>
          </mc:Fallback>
        </mc:AlternateContent>
      </w:r>
      <w:r w:rsidRPr="00717FE2">
        <w:rPr>
          <w:noProof/>
        </w:rPr>
        <w:drawing>
          <wp:anchor distT="0" distB="0" distL="114300" distR="114300" simplePos="0" relativeHeight="251678719" behindDoc="0" locked="0" layoutInCell="1" allowOverlap="1" wp14:anchorId="5FAA1C89" wp14:editId="6DD215DE">
            <wp:simplePos x="0" y="0"/>
            <wp:positionH relativeFrom="margin">
              <wp:align>left</wp:align>
            </wp:positionH>
            <wp:positionV relativeFrom="paragraph">
              <wp:posOffset>249555</wp:posOffset>
            </wp:positionV>
            <wp:extent cx="3865880" cy="2495550"/>
            <wp:effectExtent l="0" t="0" r="127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65880" cy="2495550"/>
                    </a:xfrm>
                    <a:prstGeom prst="rect">
                      <a:avLst/>
                    </a:prstGeom>
                  </pic:spPr>
                </pic:pic>
              </a:graphicData>
            </a:graphic>
            <wp14:sizeRelH relativeFrom="margin">
              <wp14:pctWidth>0</wp14:pctWidth>
            </wp14:sizeRelH>
            <wp14:sizeRelV relativeFrom="margin">
              <wp14:pctHeight>0</wp14:pctHeight>
            </wp14:sizeRelV>
          </wp:anchor>
        </w:drawing>
      </w:r>
    </w:p>
    <w:p w14:paraId="459AD07C" w14:textId="77777777" w:rsidR="00A117A5" w:rsidRDefault="00A117A5">
      <w:pPr>
        <w:spacing w:line="259" w:lineRule="auto"/>
        <w:jc w:val="left"/>
      </w:pPr>
      <w:r>
        <w:br w:type="page"/>
      </w:r>
    </w:p>
    <w:p w14:paraId="5F3CED0D" w14:textId="77777777" w:rsidR="00A117A5" w:rsidRDefault="00A117A5" w:rsidP="00A117A5">
      <w:pPr>
        <w:ind w:left="360"/>
      </w:pPr>
      <w:r>
        <w:rPr>
          <w:noProof/>
        </w:rPr>
        <w:lastRenderedPageBreak/>
        <w:drawing>
          <wp:inline distT="0" distB="0" distL="0" distR="0" wp14:anchorId="39CCD221" wp14:editId="01A5FDC8">
            <wp:extent cx="5759450" cy="36245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624580"/>
                    </a:xfrm>
                    <a:prstGeom prst="rect">
                      <a:avLst/>
                    </a:prstGeom>
                  </pic:spPr>
                </pic:pic>
              </a:graphicData>
            </a:graphic>
          </wp:inline>
        </w:drawing>
      </w:r>
    </w:p>
    <w:p w14:paraId="3F5EFAEB" w14:textId="22FED075" w:rsidR="00A117A5" w:rsidRDefault="00A117A5" w:rsidP="00A117A5">
      <w:pPr>
        <w:pStyle w:val="Beschriftung"/>
      </w:pPr>
      <w:bookmarkStart w:id="48" w:name="_Toc41250039"/>
      <w:r>
        <w:t xml:space="preserve">Abbildung </w:t>
      </w:r>
      <w:fldSimple w:instr=" SEQ Abbildung \* ARABIC ">
        <w:r w:rsidR="0083533E">
          <w:rPr>
            <w:noProof/>
          </w:rPr>
          <w:t>4</w:t>
        </w:r>
      </w:fldSimple>
      <w:r>
        <w:t>: Chart des SMI von 1991 bis 2020 von Yahoo Finance</w:t>
      </w:r>
      <w:bookmarkEnd w:id="48"/>
    </w:p>
    <w:p w14:paraId="29DA438B" w14:textId="55AC147D" w:rsidR="001B07F7" w:rsidRDefault="001B07F7">
      <w:pPr>
        <w:spacing w:line="259" w:lineRule="auto"/>
        <w:jc w:val="left"/>
      </w:pPr>
      <w:r>
        <w:br w:type="page"/>
      </w:r>
    </w:p>
    <w:p w14:paraId="355E0363" w14:textId="77777777" w:rsidR="00F115E1" w:rsidRDefault="00F115E1" w:rsidP="00F115E1">
      <w:r>
        <w:rPr>
          <w:noProof/>
        </w:rPr>
        <w:lastRenderedPageBreak/>
        <w:drawing>
          <wp:inline distT="0" distB="0" distL="0" distR="0" wp14:anchorId="60B44002" wp14:editId="7E08654A">
            <wp:extent cx="5759450" cy="3058795"/>
            <wp:effectExtent l="0" t="0" r="0"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3058795"/>
                    </a:xfrm>
                    <a:prstGeom prst="rect">
                      <a:avLst/>
                    </a:prstGeom>
                  </pic:spPr>
                </pic:pic>
              </a:graphicData>
            </a:graphic>
          </wp:inline>
        </w:drawing>
      </w:r>
    </w:p>
    <w:p w14:paraId="72B4C946" w14:textId="28A52BAD" w:rsidR="00F115E1" w:rsidRDefault="00F115E1" w:rsidP="00F115E1">
      <w:pPr>
        <w:pStyle w:val="Beschriftung"/>
      </w:pPr>
      <w:bookmarkStart w:id="49" w:name="_Toc41250040"/>
      <w:r>
        <w:t xml:space="preserve">Abbildung </w:t>
      </w:r>
      <w:fldSimple w:instr=" SEQ Abbildung \* ARABIC ">
        <w:r w:rsidR="0083533E">
          <w:rPr>
            <w:noProof/>
          </w:rPr>
          <w:t>5</w:t>
        </w:r>
      </w:fldSimple>
      <w:r>
        <w:t>: Performance alle</w:t>
      </w:r>
      <w:r w:rsidR="005553D7">
        <w:t>r</w:t>
      </w:r>
      <w:r>
        <w:t xml:space="preserve"> Aktien des SMI in den letzten 10 Jahren</w:t>
      </w:r>
      <w:bookmarkEnd w:id="49"/>
    </w:p>
    <w:p w14:paraId="1C9A7A3E" w14:textId="77777777" w:rsidR="00F115E1" w:rsidRDefault="00F115E1" w:rsidP="00F115E1">
      <w:r>
        <w:rPr>
          <w:noProof/>
        </w:rPr>
        <w:drawing>
          <wp:inline distT="0" distB="0" distL="0" distR="0" wp14:anchorId="2322BC8C" wp14:editId="06A819A9">
            <wp:extent cx="5759450" cy="276987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2769870"/>
                    </a:xfrm>
                    <a:prstGeom prst="rect">
                      <a:avLst/>
                    </a:prstGeom>
                  </pic:spPr>
                </pic:pic>
              </a:graphicData>
            </a:graphic>
          </wp:inline>
        </w:drawing>
      </w:r>
    </w:p>
    <w:p w14:paraId="6D506115" w14:textId="6BBB8B89" w:rsidR="00F115E1" w:rsidRDefault="00F115E1" w:rsidP="00F115E1">
      <w:pPr>
        <w:pStyle w:val="Beschriftung"/>
      </w:pPr>
      <w:bookmarkStart w:id="50" w:name="_Toc41250041"/>
      <w:r>
        <w:t xml:space="preserve">Abbildung </w:t>
      </w:r>
      <w:fldSimple w:instr=" SEQ Abbildung \* ARABIC ">
        <w:r w:rsidR="0083533E">
          <w:rPr>
            <w:noProof/>
          </w:rPr>
          <w:t>6</w:t>
        </w:r>
      </w:fldSimple>
      <w:r>
        <w:t xml:space="preserve">: </w:t>
      </w:r>
      <w:r w:rsidR="000A57E3">
        <w:t>Berechnete Effizienzkurve</w:t>
      </w:r>
      <w:r>
        <w:t xml:space="preserve"> des optimalen Portfolios</w:t>
      </w:r>
      <w:bookmarkEnd w:id="50"/>
    </w:p>
    <w:p w14:paraId="3FA94430" w14:textId="77777777" w:rsidR="00F115E1" w:rsidRDefault="00F115E1" w:rsidP="00F115E1">
      <w:r>
        <w:rPr>
          <w:noProof/>
        </w:rPr>
        <w:lastRenderedPageBreak/>
        <w:drawing>
          <wp:inline distT="0" distB="0" distL="0" distR="0" wp14:anchorId="79ED10DA" wp14:editId="16AC7EB3">
            <wp:extent cx="5759450" cy="307911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3079115"/>
                    </a:xfrm>
                    <a:prstGeom prst="rect">
                      <a:avLst/>
                    </a:prstGeom>
                  </pic:spPr>
                </pic:pic>
              </a:graphicData>
            </a:graphic>
          </wp:inline>
        </w:drawing>
      </w:r>
    </w:p>
    <w:p w14:paraId="5BA9AC18" w14:textId="2914A25A" w:rsidR="00F115E1" w:rsidRDefault="00F115E1" w:rsidP="00F115E1">
      <w:pPr>
        <w:pStyle w:val="Beschriftung"/>
      </w:pPr>
      <w:bookmarkStart w:id="51" w:name="_Toc41250042"/>
      <w:r>
        <w:t xml:space="preserve">Abbildung </w:t>
      </w:r>
      <w:fldSimple w:instr=" SEQ Abbildung \* ARABIC ">
        <w:r w:rsidR="0083533E">
          <w:rPr>
            <w:noProof/>
          </w:rPr>
          <w:t>7</w:t>
        </w:r>
      </w:fldSimple>
      <w:r>
        <w:t xml:space="preserve">: </w:t>
      </w:r>
      <w:r w:rsidR="005553D7">
        <w:t>Kumulierter</w:t>
      </w:r>
      <w:r>
        <w:t xml:space="preserve"> Ertrag des optimalen Portfolios</w:t>
      </w:r>
      <w:bookmarkEnd w:id="51"/>
    </w:p>
    <w:p w14:paraId="7950845C" w14:textId="20F2BEE6" w:rsidR="00231C38" w:rsidRDefault="00231C38" w:rsidP="00231C38"/>
    <w:p w14:paraId="577797A4" w14:textId="77777777" w:rsidR="00231C38" w:rsidRDefault="00231C38" w:rsidP="00231C38">
      <w:r>
        <w:rPr>
          <w:noProof/>
        </w:rPr>
        <w:drawing>
          <wp:inline distT="0" distB="0" distL="0" distR="0" wp14:anchorId="257ACB99" wp14:editId="72E17389">
            <wp:extent cx="5759450" cy="3423920"/>
            <wp:effectExtent l="0" t="0" r="0" b="508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3423920"/>
                    </a:xfrm>
                    <a:prstGeom prst="rect">
                      <a:avLst/>
                    </a:prstGeom>
                  </pic:spPr>
                </pic:pic>
              </a:graphicData>
            </a:graphic>
          </wp:inline>
        </w:drawing>
      </w:r>
    </w:p>
    <w:p w14:paraId="2201432D" w14:textId="214153AB" w:rsidR="00231C38" w:rsidRDefault="00231C38" w:rsidP="00231C38">
      <w:pPr>
        <w:pStyle w:val="Beschriftung"/>
      </w:pPr>
      <w:bookmarkStart w:id="52" w:name="_Toc41250043"/>
      <w:r>
        <w:t xml:space="preserve">Abbildung </w:t>
      </w:r>
      <w:r>
        <w:fldChar w:fldCharType="begin"/>
      </w:r>
      <w:r>
        <w:instrText xml:space="preserve"> SEQ Abbildung \* ARABIC </w:instrText>
      </w:r>
      <w:r>
        <w:fldChar w:fldCharType="separate"/>
      </w:r>
      <w:r>
        <w:rPr>
          <w:noProof/>
        </w:rPr>
        <w:t>8</w:t>
      </w:r>
      <w:r>
        <w:rPr>
          <w:noProof/>
        </w:rPr>
        <w:fldChar w:fldCharType="end"/>
      </w:r>
      <w:r>
        <w:t>: PACF des optimalen Portfolios</w:t>
      </w:r>
      <w:bookmarkEnd w:id="52"/>
    </w:p>
    <w:p w14:paraId="72E2429B" w14:textId="77777777" w:rsidR="00F115E1" w:rsidRDefault="00F115E1" w:rsidP="00F115E1">
      <w:r>
        <w:rPr>
          <w:noProof/>
        </w:rPr>
        <w:lastRenderedPageBreak/>
        <w:drawing>
          <wp:inline distT="0" distB="0" distL="0" distR="0" wp14:anchorId="7285441C" wp14:editId="7D92D104">
            <wp:extent cx="5759450" cy="175641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1756410"/>
                    </a:xfrm>
                    <a:prstGeom prst="rect">
                      <a:avLst/>
                    </a:prstGeom>
                  </pic:spPr>
                </pic:pic>
              </a:graphicData>
            </a:graphic>
          </wp:inline>
        </w:drawing>
      </w:r>
    </w:p>
    <w:p w14:paraId="6D223C14" w14:textId="789E3D68" w:rsidR="00F115E1" w:rsidRDefault="00F115E1" w:rsidP="00F115E1">
      <w:pPr>
        <w:pStyle w:val="Beschriftung"/>
      </w:pPr>
      <w:bookmarkStart w:id="53" w:name="_Toc41250044"/>
      <w:r>
        <w:t xml:space="preserve">Abbildung </w:t>
      </w:r>
      <w:fldSimple w:instr=" SEQ Abbildung \* ARABIC ">
        <w:r w:rsidR="00231C38">
          <w:rPr>
            <w:noProof/>
          </w:rPr>
          <w:t>9</w:t>
        </w:r>
      </w:fldSimple>
      <w:r>
        <w:t xml:space="preserve">: </w:t>
      </w:r>
      <w:r w:rsidR="005553D7">
        <w:t>Residuen</w:t>
      </w:r>
      <w:r>
        <w:t xml:space="preserve"> des optimalen Portfolios</w:t>
      </w:r>
      <w:bookmarkEnd w:id="53"/>
    </w:p>
    <w:p w14:paraId="69F61E82" w14:textId="0C29732F" w:rsidR="00F115E1" w:rsidRDefault="00E324BA" w:rsidP="00F115E1">
      <w:r>
        <w:rPr>
          <w:noProof/>
        </w:rPr>
        <w:drawing>
          <wp:inline distT="0" distB="0" distL="0" distR="0" wp14:anchorId="2D348A46" wp14:editId="4AD2ECD2">
            <wp:extent cx="5759450" cy="328422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9450" cy="3284220"/>
                    </a:xfrm>
                    <a:prstGeom prst="rect">
                      <a:avLst/>
                    </a:prstGeom>
                  </pic:spPr>
                </pic:pic>
              </a:graphicData>
            </a:graphic>
          </wp:inline>
        </w:drawing>
      </w:r>
    </w:p>
    <w:p w14:paraId="21FD44CF" w14:textId="1D0E8250" w:rsidR="00F115E1" w:rsidRDefault="00F115E1" w:rsidP="00F115E1">
      <w:pPr>
        <w:pStyle w:val="Beschriftung"/>
      </w:pPr>
      <w:bookmarkStart w:id="54" w:name="_Toc41250045"/>
      <w:r>
        <w:t xml:space="preserve">Abbildung </w:t>
      </w:r>
      <w:fldSimple w:instr=" SEQ Abbildung \* ARABIC ">
        <w:r w:rsidR="00231C38">
          <w:rPr>
            <w:noProof/>
          </w:rPr>
          <w:t>10</w:t>
        </w:r>
      </w:fldSimple>
      <w:r>
        <w:t>: Ausblick/Vorhersage des optimalen Portfolios</w:t>
      </w:r>
      <w:bookmarkEnd w:id="54"/>
    </w:p>
    <w:p w14:paraId="548E9EA6" w14:textId="403354A8" w:rsidR="00FE4FF9" w:rsidRDefault="00FE4FF9" w:rsidP="00FE4FF9"/>
    <w:p w14:paraId="0C4383AE" w14:textId="2A6B1420" w:rsidR="00AB783F" w:rsidRDefault="00AB783F" w:rsidP="00FE4FF9">
      <w:r>
        <w:rPr>
          <w:noProof/>
        </w:rPr>
        <w:lastRenderedPageBreak/>
        <w:drawing>
          <wp:inline distT="0" distB="0" distL="0" distR="0" wp14:anchorId="25D60420" wp14:editId="448E8402">
            <wp:extent cx="5759450" cy="3725545"/>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59450" cy="3725545"/>
                    </a:xfrm>
                    <a:prstGeom prst="rect">
                      <a:avLst/>
                    </a:prstGeom>
                  </pic:spPr>
                </pic:pic>
              </a:graphicData>
            </a:graphic>
          </wp:inline>
        </w:drawing>
      </w:r>
    </w:p>
    <w:p w14:paraId="68EFC978" w14:textId="7C1AC153" w:rsidR="00AB783F" w:rsidRPr="00FE4FF9" w:rsidRDefault="00AB783F" w:rsidP="00AB783F">
      <w:pPr>
        <w:pStyle w:val="Beschriftung"/>
      </w:pPr>
      <w:bookmarkStart w:id="55" w:name="_Toc41250046"/>
      <w:r>
        <w:t xml:space="preserve">Abbildung </w:t>
      </w:r>
      <w:fldSimple w:instr=" SEQ Abbildung \* ARABIC ">
        <w:r w:rsidR="0083533E">
          <w:rPr>
            <w:noProof/>
          </w:rPr>
          <w:t>11</w:t>
        </w:r>
      </w:fldSimple>
      <w:r>
        <w:t>: Vergleich Performance zwischen SMI und optimalen Portfolio</w:t>
      </w:r>
      <w:bookmarkEnd w:id="55"/>
    </w:p>
    <w:p w14:paraId="711ED42C" w14:textId="5C41EA04" w:rsidR="00417804" w:rsidRDefault="00417804">
      <w:pPr>
        <w:spacing w:line="259" w:lineRule="auto"/>
        <w:jc w:val="left"/>
      </w:pPr>
      <w:r>
        <w:br w:type="page"/>
      </w:r>
    </w:p>
    <w:p w14:paraId="1907B45C" w14:textId="090550E0" w:rsidR="008533B3" w:rsidRDefault="008533B3" w:rsidP="00614985">
      <w:pPr>
        <w:pStyle w:val="berschrift2"/>
        <w:numPr>
          <w:ilvl w:val="0"/>
          <w:numId w:val="16"/>
        </w:numPr>
      </w:pPr>
      <w:bookmarkStart w:id="56" w:name="_Toc41249873"/>
      <w:r>
        <w:lastRenderedPageBreak/>
        <w:t>Formelsammlung</w:t>
      </w:r>
      <w:bookmarkEnd w:id="56"/>
    </w:p>
    <w:p w14:paraId="7A00CE1D" w14:textId="55DCA55F" w:rsidR="008533B3" w:rsidRPr="008533B3" w:rsidRDefault="00AB615E" w:rsidP="008533B3">
      <w:pPr>
        <w:rPr>
          <w:rFonts w:eastAsiaTheme="majorEastAsia" w:cstheme="majorBidi"/>
        </w:rPr>
      </w:pPr>
      <m:oMath>
        <m:r>
          <m:rPr>
            <m:sty m:val="bi"/>
          </m:rPr>
          <w:rPr>
            <w:rFonts w:ascii="Cambria Math" w:hAnsi="Cambria Math"/>
          </w:rPr>
          <m:t>Periodische Rendite einer Aktie</m:t>
        </m:r>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sidR="008533B3">
        <w:rPr>
          <w:rFonts w:eastAsiaTheme="majorEastAsia" w:cstheme="majorBidi"/>
        </w:rPr>
        <w:t xml:space="preserve"> </w:t>
      </w:r>
    </w:p>
    <w:p w14:paraId="483BEF77" w14:textId="3D523385" w:rsidR="008977E4" w:rsidRDefault="009A14D0" w:rsidP="008977E4">
      <w:pPr>
        <w:rPr>
          <w:rFonts w:eastAsiaTheme="majorEastAsia" w:cstheme="majorBidi"/>
        </w:rPr>
      </w:pP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Aktienkurs zum Zeitpunkt t; </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Aktienkurs der letzten Periode; </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Dividende zum Zeitpunkt t</m:t>
        </m:r>
      </m:oMath>
      <w:r w:rsidR="008533B3">
        <w:rPr>
          <w:rFonts w:eastAsiaTheme="majorEastAsia" w:cstheme="majorBidi"/>
        </w:rPr>
        <w:t xml:space="preserve"> </w:t>
      </w:r>
    </w:p>
    <w:p w14:paraId="2A7F99E3" w14:textId="77777777" w:rsidR="008977E4" w:rsidRDefault="008977E4" w:rsidP="008977E4">
      <w:pPr>
        <w:rPr>
          <w:rFonts w:eastAsiaTheme="majorEastAsia" w:cstheme="majorBidi"/>
        </w:rPr>
      </w:pPr>
    </w:p>
    <w:p w14:paraId="47F5FF31" w14:textId="0C7B126C" w:rsidR="002A2AA1" w:rsidRDefault="00AB615E" w:rsidP="008977E4">
      <w:pPr>
        <w:rPr>
          <w:rFonts w:eastAsiaTheme="majorEastAsia" w:cstheme="majorBidi"/>
        </w:rPr>
      </w:pPr>
      <m:oMath>
        <m:r>
          <m:rPr>
            <m:sty m:val="bi"/>
          </m:rPr>
          <w:rPr>
            <w:rFonts w:ascii="Cambria Math" w:hAnsi="Cambria Math"/>
          </w:rPr>
          <m:t>Standardabweichung einer Aktie</m:t>
        </m:r>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8977E4">
        <w:rPr>
          <w:rFonts w:eastAsiaTheme="majorEastAsia" w:cstheme="majorBidi"/>
        </w:rPr>
        <w:t xml:space="preserve"> </w:t>
      </w:r>
    </w:p>
    <w:p w14:paraId="2800108D" w14:textId="7DCBFE08" w:rsidR="008977E4" w:rsidRPr="008977E4" w:rsidRDefault="00AB615E" w:rsidP="008977E4">
      <w:pPr>
        <w:rPr>
          <w:rFonts w:eastAsiaTheme="majorEastAsia" w:cstheme="majorBidi"/>
        </w:rPr>
      </w:pPr>
      <m:oMath>
        <m:r>
          <m:rPr>
            <m:sty m:val="bi"/>
          </m:rPr>
          <w:rPr>
            <w:rFonts w:ascii="Cambria Math" w:eastAsiaTheme="majorEastAsia" w:hAnsi="Cambria Math" w:cstheme="majorBidi"/>
          </w:rPr>
          <m:t>Erwartete Rendite einer Aktie</m:t>
        </m:r>
        <m:r>
          <w:rPr>
            <w:rFonts w:ascii="Cambria Math" w:eastAsiaTheme="majorEastAsia" w:hAnsi="Cambria Math" w:cstheme="majorBidi"/>
          </w:rPr>
          <m:t>=</m:t>
        </m:r>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i</m:t>
                </m:r>
              </m:sub>
            </m:sSub>
          </m:e>
        </m:nary>
      </m:oMath>
      <w:r w:rsidR="008977E4">
        <w:rPr>
          <w:rFonts w:eastAsiaTheme="minorEastAsia"/>
        </w:rPr>
        <w:t xml:space="preserve"> </w:t>
      </w:r>
    </w:p>
    <w:p w14:paraId="6673E744" w14:textId="192D69E9" w:rsidR="008977E4" w:rsidRDefault="008977E4" w:rsidP="008977E4">
      <w:pPr>
        <w:rPr>
          <w:rFonts w:eastAsiaTheme="majorEastAsia" w:cstheme="majorBidi"/>
        </w:rPr>
      </w:pPr>
      <m:oMath>
        <m:r>
          <w:rPr>
            <w:rFonts w:ascii="Cambria Math" w:hAnsi="Cambria Math"/>
          </w:rPr>
          <m:t xml:space="preserve">T:Anzahl Perioden </m:t>
        </m:r>
        <m:d>
          <m:dPr>
            <m:ctrlPr>
              <w:rPr>
                <w:rFonts w:ascii="Cambria Math" w:hAnsi="Cambria Math"/>
                <w:i/>
              </w:rPr>
            </m:ctrlPr>
          </m:dPr>
          <m:e>
            <m:r>
              <w:rPr>
                <w:rFonts w:ascii="Cambria Math" w:hAnsi="Cambria Math"/>
              </w:rPr>
              <m:t>oder Renditen</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atsächliche Rendite zum Zeitpunkt i</m:t>
        </m:r>
      </m:oMath>
      <w:r w:rsidR="00026E2A">
        <w:rPr>
          <w:rFonts w:eastAsiaTheme="majorEastAsia" w:cstheme="majorBidi"/>
        </w:rPr>
        <w:t xml:space="preserve"> </w:t>
      </w:r>
    </w:p>
    <w:p w14:paraId="3C6DCBE5" w14:textId="43FF6A49" w:rsidR="008977E4" w:rsidRDefault="008977E4" w:rsidP="008533B3"/>
    <w:p w14:paraId="1E4FC9F0" w14:textId="2CA6304E" w:rsidR="002A2AA1" w:rsidRDefault="00AB615E" w:rsidP="002A2AA1">
      <w:pPr>
        <w:rPr>
          <w:rFonts w:eastAsiaTheme="minorEastAsia"/>
        </w:rPr>
      </w:pPr>
      <m:oMath>
        <m:r>
          <m:rPr>
            <m:sty m:val="bi"/>
          </m:rPr>
          <w:rPr>
            <w:rFonts w:ascii="Cambria Math" w:eastAsiaTheme="minorEastAsia" w:hAnsi="Cambria Math"/>
          </w:rPr>
          <m:t>Erwartete Rendite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sidR="002A2AA1">
        <w:rPr>
          <w:rFonts w:eastAsiaTheme="minorEastAsia"/>
        </w:rPr>
        <w:t xml:space="preserve"> </w:t>
      </w:r>
    </w:p>
    <w:p w14:paraId="0FCC0FFF" w14:textId="5C68AE4E" w:rsidR="002A2AA1" w:rsidRDefault="007B18E6" w:rsidP="002A2AA1">
      <w:pPr>
        <w:rPr>
          <w:rFonts w:eastAsiaTheme="majorEastAsia" w:cstheme="majorBidi"/>
        </w:rPr>
      </w:pPr>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Gewicht der Aktie i;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erwartete Rendite der Aktie i</m:t>
        </m:r>
      </m:oMath>
      <w:r w:rsidR="002A2AA1">
        <w:rPr>
          <w:rFonts w:eastAsiaTheme="majorEastAsia" w:cstheme="majorBidi"/>
        </w:rPr>
        <w:t xml:space="preserve"> </w:t>
      </w:r>
    </w:p>
    <w:p w14:paraId="389D4B63" w14:textId="5B0292BB" w:rsidR="00053818" w:rsidRDefault="00053818" w:rsidP="008533B3"/>
    <w:p w14:paraId="6D86A3C2" w14:textId="613FA769" w:rsidR="00004E30" w:rsidRPr="00004E30" w:rsidRDefault="00AB615E" w:rsidP="00004E30">
      <w:pPr>
        <w:rPr>
          <w:rFonts w:eastAsiaTheme="minorEastAsia"/>
        </w:rPr>
      </w:pPr>
      <m:oMath>
        <m:r>
          <m:rPr>
            <m:sty m:val="bi"/>
          </m:rPr>
          <w:rPr>
            <w:rFonts w:ascii="Cambria Math" w:eastAsiaTheme="minorEastAsia" w:hAnsi="Cambria Math"/>
          </w:rPr>
          <m:t>Standardabweichung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sidR="00004E30">
        <w:rPr>
          <w:rFonts w:eastAsiaTheme="minorEastAsia"/>
        </w:rPr>
        <w:t xml:space="preserve"> </w:t>
      </w:r>
    </w:p>
    <w:p w14:paraId="073B2F6F" w14:textId="786DC380" w:rsidR="00004E30" w:rsidRDefault="005E60B0" w:rsidP="00004E30">
      <w:pPr>
        <w:rPr>
          <w:rFonts w:eastAsiaTheme="minorEastAsia"/>
        </w:rPr>
      </w:pPr>
      <m:oMath>
        <m:r>
          <m:rPr>
            <m:sty m:val="bi"/>
          </m:rPr>
          <w:rPr>
            <w:rFonts w:ascii="Cambria Math" w:eastAsiaTheme="minorEastAsia" w:hAnsi="Cambria Math"/>
          </w:rPr>
          <m:t>Kovarianz zwischen mehreren Aktie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004E30">
        <w:rPr>
          <w:rFonts w:eastAsiaTheme="minorEastAsia"/>
        </w:rPr>
        <w:t xml:space="preserve"> </w:t>
      </w:r>
    </w:p>
    <w:p w14:paraId="62665004" w14:textId="77777777" w:rsidR="00F80E61" w:rsidRPr="00F80E61" w:rsidRDefault="00004E30" w:rsidP="00004E30">
      <w:pPr>
        <w:rPr>
          <w:rFonts w:eastAsiaTheme="minorEastAsia"/>
        </w:rPr>
      </w:pPr>
      <m:oMathPara>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Gewicht der Aktie i;</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Gewicht der Aktie j;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 xml:space="preserve">:Standardabweichung der Aktie i; </m:t>
          </m:r>
        </m:oMath>
      </m:oMathPara>
    </w:p>
    <w:p w14:paraId="359694D6" w14:textId="536D0C90" w:rsidR="00004E30" w:rsidRDefault="009A14D0" w:rsidP="00004E30">
      <w:pPr>
        <w:rPr>
          <w:rFonts w:eastAsiaTheme="majorEastAsia" w:cstheme="majorBidi"/>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r>
          <w:rPr>
            <w:rFonts w:ascii="Cambria Math" w:eastAsiaTheme="minorEastAsia" w:hAnsi="Cambria Math"/>
          </w:rPr>
          <m:t xml:space="preserve">:Standardabweichung der Aktie j;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Wahrscheinlichkeit für das Eintreten des Szenarios i,j</m:t>
        </m:r>
      </m:oMath>
      <w:r w:rsidR="00004E30">
        <w:rPr>
          <w:rFonts w:eastAsiaTheme="majorEastAsia" w:cstheme="majorBidi"/>
        </w:rPr>
        <w:t xml:space="preserve"> </w:t>
      </w:r>
    </w:p>
    <w:p w14:paraId="0CC3F28B" w14:textId="046FDD47" w:rsidR="00004E30" w:rsidRDefault="00004E30" w:rsidP="008533B3"/>
    <w:p w14:paraId="5288AEF4" w14:textId="5B846F7B" w:rsidR="003C61DF" w:rsidRDefault="00417804" w:rsidP="008533B3">
      <w:pPr>
        <w:rPr>
          <w:rFonts w:eastAsiaTheme="minorEastAsia"/>
        </w:rPr>
      </w:pPr>
      <m:oMath>
        <m:r>
          <m:rPr>
            <m:sty m:val="bi"/>
          </m:rPr>
          <w:rPr>
            <w:rFonts w:ascii="Cambria Math" w:hAnsi="Cambria Math"/>
          </w:rPr>
          <m:t>Nutzen einer Aktie</m:t>
        </m:r>
        <m:r>
          <w:rPr>
            <w:rFonts w:ascii="Cambria Math" w:hAnsi="Cambria Math"/>
          </w:rPr>
          <m:t>=U=μ-</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t>
      </w:r>
      <m:oMath>
        <m:r>
          <m:rPr>
            <m:sty m:val="p"/>
          </m:rPr>
          <w:rPr>
            <w:rFonts w:ascii="Cambria Math" w:eastAsiaTheme="minorEastAsia" w:hAnsi="Cambria Math"/>
          </w:rPr>
          <w:br/>
        </m:r>
        <m:r>
          <w:rPr>
            <w:rFonts w:ascii="Cambria Math" w:eastAsiaTheme="minorEastAsia" w:hAnsi="Cambria Math"/>
          </w:rPr>
          <m:t xml:space="preserve">A:Grad der Risikoaversion des Investors;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Varianz der Renditen</m:t>
        </m:r>
      </m:oMath>
      <w:r w:rsidR="003C61DF">
        <w:rPr>
          <w:rFonts w:eastAsiaTheme="minorEastAsia"/>
        </w:rPr>
        <w:t xml:space="preserve"> </w:t>
      </w:r>
    </w:p>
    <w:p w14:paraId="02B5AE55" w14:textId="77777777" w:rsidR="003C61DF" w:rsidRDefault="003C61DF">
      <w:pPr>
        <w:spacing w:line="259" w:lineRule="auto"/>
        <w:jc w:val="left"/>
        <w:rPr>
          <w:rFonts w:eastAsiaTheme="minorEastAsia"/>
        </w:rPr>
      </w:pPr>
      <w:r>
        <w:rPr>
          <w:rFonts w:eastAsiaTheme="minorEastAsia"/>
        </w:rPr>
        <w:br w:type="page"/>
      </w:r>
    </w:p>
    <w:p w14:paraId="6413FF55" w14:textId="34698D39" w:rsidR="00722337" w:rsidRDefault="00722337" w:rsidP="003C61DF">
      <w:pPr>
        <w:pStyle w:val="berschrift2"/>
        <w:numPr>
          <w:ilvl w:val="0"/>
          <w:numId w:val="16"/>
        </w:numPr>
      </w:pPr>
      <w:bookmarkStart w:id="57" w:name="_Toc41249874"/>
      <w:r>
        <w:lastRenderedPageBreak/>
        <w:t>R-Code</w:t>
      </w:r>
      <w:bookmarkEnd w:id="57"/>
    </w:p>
    <w:p w14:paraId="551077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quantmod</w:t>
      </w:r>
      <w:proofErr w:type="spellEnd"/>
      <w:r w:rsidRPr="002D7BC0">
        <w:rPr>
          <w:rFonts w:ascii="Courier New" w:hAnsi="Courier New" w:cs="Courier New"/>
          <w:sz w:val="16"/>
          <w:szCs w:val="16"/>
        </w:rPr>
        <w:t>")</w:t>
      </w:r>
    </w:p>
    <w:p w14:paraId="73B885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Analytics</w:t>
      </w:r>
      <w:proofErr w:type="spellEnd"/>
      <w:r w:rsidRPr="002D7BC0">
        <w:rPr>
          <w:rFonts w:ascii="Courier New" w:hAnsi="Courier New" w:cs="Courier New"/>
          <w:sz w:val="16"/>
          <w:szCs w:val="16"/>
        </w:rPr>
        <w:t>")</w:t>
      </w:r>
    </w:p>
    <w:p w14:paraId="08F70F7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erformanceAnalytics</w:t>
      </w:r>
      <w:proofErr w:type="spellEnd"/>
      <w:r w:rsidRPr="002D7BC0">
        <w:rPr>
          <w:rFonts w:ascii="Courier New" w:hAnsi="Courier New" w:cs="Courier New"/>
          <w:sz w:val="16"/>
          <w:szCs w:val="16"/>
        </w:rPr>
        <w:t>")</w:t>
      </w:r>
    </w:p>
    <w:p w14:paraId="091858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ROI")</w:t>
      </w:r>
    </w:p>
    <w:p w14:paraId="0602BA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ggplot2")</w:t>
      </w:r>
    </w:p>
    <w:p w14:paraId="31B4155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dplyr</w:t>
      </w:r>
      <w:proofErr w:type="spellEnd"/>
      <w:r w:rsidRPr="002D7BC0">
        <w:rPr>
          <w:rFonts w:ascii="Courier New" w:hAnsi="Courier New" w:cs="Courier New"/>
          <w:sz w:val="16"/>
          <w:szCs w:val="16"/>
        </w:rPr>
        <w:t>")</w:t>
      </w:r>
    </w:p>
    <w:p w14:paraId="64A3941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
    <w:p w14:paraId="7275A00E" w14:textId="77777777" w:rsidR="002D7BC0" w:rsidRPr="002D7BC0" w:rsidRDefault="002D7BC0" w:rsidP="002D7BC0">
      <w:pPr>
        <w:rPr>
          <w:rFonts w:ascii="Courier New" w:hAnsi="Courier New" w:cs="Courier New"/>
          <w:sz w:val="16"/>
          <w:szCs w:val="16"/>
        </w:rPr>
      </w:pPr>
    </w:p>
    <w:p w14:paraId="258A278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quantmod</w:t>
      </w:r>
      <w:proofErr w:type="spellEnd"/>
      <w:r w:rsidRPr="002D7BC0">
        <w:rPr>
          <w:rFonts w:ascii="Courier New" w:hAnsi="Courier New" w:cs="Courier New"/>
          <w:sz w:val="16"/>
          <w:szCs w:val="16"/>
        </w:rPr>
        <w:t>)</w:t>
      </w:r>
    </w:p>
    <w:p w14:paraId="401B5C5B"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ortfolioAnalytics</w:t>
      </w:r>
      <w:proofErr w:type="spellEnd"/>
      <w:r w:rsidRPr="002D7BC0">
        <w:rPr>
          <w:rFonts w:ascii="Courier New" w:hAnsi="Courier New" w:cs="Courier New"/>
          <w:sz w:val="16"/>
          <w:szCs w:val="16"/>
        </w:rPr>
        <w:t>)</w:t>
      </w:r>
    </w:p>
    <w:p w14:paraId="74B2E1A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erformanceAnalytics</w:t>
      </w:r>
      <w:proofErr w:type="spellEnd"/>
      <w:r w:rsidRPr="002D7BC0">
        <w:rPr>
          <w:rFonts w:ascii="Courier New" w:hAnsi="Courier New" w:cs="Courier New"/>
          <w:sz w:val="16"/>
          <w:szCs w:val="16"/>
        </w:rPr>
        <w:t>)</w:t>
      </w:r>
    </w:p>
    <w:p w14:paraId="0D86BDC6"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ROI)</w:t>
      </w:r>
    </w:p>
    <w:p w14:paraId="052B1825"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ggplot2)</w:t>
      </w:r>
    </w:p>
    <w:p w14:paraId="6149F44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plyr</w:t>
      </w:r>
      <w:proofErr w:type="spellEnd"/>
      <w:r w:rsidRPr="002D7BC0">
        <w:rPr>
          <w:rFonts w:ascii="Courier New" w:hAnsi="Courier New" w:cs="Courier New"/>
          <w:sz w:val="16"/>
          <w:szCs w:val="16"/>
        </w:rPr>
        <w:t>)</w:t>
      </w:r>
    </w:p>
    <w:p w14:paraId="6D2DCB9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
    <w:p w14:paraId="10E77037" w14:textId="77777777" w:rsidR="002D7BC0" w:rsidRPr="002D7BC0" w:rsidRDefault="002D7BC0" w:rsidP="002D7BC0">
      <w:pPr>
        <w:rPr>
          <w:rFonts w:ascii="Courier New" w:hAnsi="Courier New" w:cs="Courier New"/>
          <w:sz w:val="16"/>
          <w:szCs w:val="16"/>
        </w:rPr>
      </w:pPr>
    </w:p>
    <w:p w14:paraId="19C8AF3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u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at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compani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xcept</w:t>
      </w:r>
      <w:proofErr w:type="spellEnd"/>
      <w:r w:rsidRPr="002D7BC0">
        <w:rPr>
          <w:rFonts w:ascii="Courier New" w:hAnsi="Courier New" w:cs="Courier New"/>
          <w:sz w:val="16"/>
          <w:szCs w:val="16"/>
        </w:rPr>
        <w:t xml:space="preserve"> SIKA)</w:t>
      </w:r>
    </w:p>
    <w:p w14:paraId="42F7BF6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 xml:space="preserve"> &lt;- </w:t>
      </w:r>
      <w:proofErr w:type="gramStart"/>
      <w:r w:rsidRPr="002D7BC0">
        <w:rPr>
          <w:rFonts w:ascii="Courier New" w:hAnsi="Courier New" w:cs="Courier New"/>
          <w:sz w:val="16"/>
          <w:szCs w:val="16"/>
        </w:rPr>
        <w:t>c(</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Zurich</w:t>
      </w:r>
      <w:proofErr w:type="spellEnd"/>
      <w:r w:rsidRPr="002D7BC0">
        <w:rPr>
          <w:rFonts w:ascii="Courier New" w:hAnsi="Courier New" w:cs="Courier New"/>
          <w:sz w:val="16"/>
          <w:szCs w:val="16"/>
        </w:rPr>
        <w:t>", "Roche", "UBS", "Novartis", "</w:t>
      </w:r>
      <w:proofErr w:type="spellStart"/>
      <w:r w:rsidRPr="002D7BC0">
        <w:rPr>
          <w:rFonts w:ascii="Courier New" w:hAnsi="Courier New" w:cs="Courier New"/>
          <w:sz w:val="16"/>
          <w:szCs w:val="16"/>
        </w:rPr>
        <w:t>SwissRe</w:t>
      </w:r>
      <w:proofErr w:type="spellEnd"/>
      <w:r w:rsidRPr="002D7BC0">
        <w:rPr>
          <w:rFonts w:ascii="Courier New" w:hAnsi="Courier New" w:cs="Courier New"/>
          <w:sz w:val="16"/>
          <w:szCs w:val="16"/>
        </w:rPr>
        <w:t>", "ABB", "</w:t>
      </w:r>
      <w:proofErr w:type="spellStart"/>
      <w:r w:rsidRPr="002D7BC0">
        <w:rPr>
          <w:rFonts w:ascii="Courier New" w:hAnsi="Courier New" w:cs="Courier New"/>
          <w:sz w:val="16"/>
          <w:szCs w:val="16"/>
        </w:rPr>
        <w:t>SwissLife</w:t>
      </w:r>
      <w:proofErr w:type="spellEnd"/>
      <w:r w:rsidRPr="002D7BC0">
        <w:rPr>
          <w:rFonts w:ascii="Courier New" w:hAnsi="Courier New" w:cs="Courier New"/>
          <w:sz w:val="16"/>
          <w:szCs w:val="16"/>
        </w:rPr>
        <w:t>", "Lonza", "</w:t>
      </w:r>
      <w:proofErr w:type="spellStart"/>
      <w:r w:rsidRPr="002D7BC0">
        <w:rPr>
          <w:rFonts w:ascii="Courier New" w:hAnsi="Courier New" w:cs="Courier New"/>
          <w:sz w:val="16"/>
          <w:szCs w:val="16"/>
        </w:rPr>
        <w:t>CreditSuisse</w:t>
      </w:r>
      <w:proofErr w:type="spellEnd"/>
      <w:r w:rsidRPr="002D7BC0">
        <w:rPr>
          <w:rFonts w:ascii="Courier New" w:hAnsi="Courier New" w:cs="Courier New"/>
          <w:sz w:val="16"/>
          <w:szCs w:val="16"/>
        </w:rPr>
        <w:t xml:space="preserve">", </w:t>
      </w:r>
    </w:p>
    <w:p w14:paraId="3575CE9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JuliusBar</w:t>
      </w:r>
      <w:proofErr w:type="spellEnd"/>
      <w:r w:rsidRPr="002D7BC0">
        <w:rPr>
          <w:rFonts w:ascii="Courier New" w:hAnsi="Courier New" w:cs="Courier New"/>
          <w:sz w:val="16"/>
          <w:szCs w:val="16"/>
        </w:rPr>
        <w:t xml:space="preserve">", "Givaudan", "Nestle", "Swatch", "Richemont", "Adecco", "Swisscom", "LafargeHolcim", "SGS", </w:t>
      </w:r>
    </w:p>
    <w:p w14:paraId="0384703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berit")</w:t>
      </w:r>
    </w:p>
    <w:p w14:paraId="0AD0FE1E" w14:textId="77777777" w:rsidR="002D7BC0" w:rsidRPr="002D7BC0" w:rsidRDefault="002D7BC0" w:rsidP="002D7BC0">
      <w:pPr>
        <w:rPr>
          <w:rFonts w:ascii="Courier New" w:hAnsi="Courier New" w:cs="Courier New"/>
          <w:sz w:val="16"/>
          <w:szCs w:val="16"/>
        </w:rPr>
      </w:pPr>
    </w:p>
    <w:p w14:paraId="0EB1711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ownloading</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quir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via Yahoo Finance API</w:t>
      </w:r>
    </w:p>
    <w:p w14:paraId="484CF91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all SMI stock </w:t>
      </w:r>
      <w:proofErr w:type="spellStart"/>
      <w:r w:rsidRPr="002D7BC0">
        <w:rPr>
          <w:rFonts w:ascii="Courier New" w:hAnsi="Courier New" w:cs="Courier New"/>
          <w:sz w:val="16"/>
          <w:szCs w:val="16"/>
        </w:rPr>
        <w:t>prices</w:t>
      </w:r>
      <w:proofErr w:type="spellEnd"/>
    </w:p>
    <w:p w14:paraId="4BFCD0D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NULL</w:t>
      </w:r>
    </w:p>
    <w:p w14:paraId="3CE531CF" w14:textId="77777777" w:rsidR="002D7BC0" w:rsidRPr="002D7BC0" w:rsidRDefault="002D7BC0" w:rsidP="002D7BC0">
      <w:pPr>
        <w:rPr>
          <w:rFonts w:ascii="Courier New" w:hAnsi="Courier New" w:cs="Courier New"/>
          <w:sz w:val="16"/>
          <w:szCs w:val="16"/>
        </w:rPr>
      </w:pPr>
    </w:p>
    <w:p w14:paraId="3FB49A4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ick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Yahoo Finance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ownloa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ticker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except</w:t>
      </w:r>
      <w:proofErr w:type="spellEnd"/>
      <w:r w:rsidRPr="002D7BC0">
        <w:rPr>
          <w:rFonts w:ascii="Courier New" w:hAnsi="Courier New" w:cs="Courier New"/>
          <w:sz w:val="16"/>
          <w:szCs w:val="16"/>
        </w:rPr>
        <w:t xml:space="preserve"> SIKA</w:t>
      </w:r>
    </w:p>
    <w:p w14:paraId="0E8F8BF5"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tickers_index</w:t>
      </w:r>
      <w:proofErr w:type="spellEnd"/>
      <w:r w:rsidRPr="002D7BC0">
        <w:rPr>
          <w:rFonts w:ascii="Courier New" w:hAnsi="Courier New" w:cs="Courier New"/>
          <w:sz w:val="16"/>
          <w:szCs w:val="16"/>
        </w:rPr>
        <w:t xml:space="preserve"> &lt;- c("ZURN.SW", "ROG.SW", "UBSG.SW", "NOVN.SW", "SREN.SW", "ABBN.SW", "SLHN.SW", "LONN.SW", "CSGN.SW", "BAER.SW", "GIVN.SW", "NESN.SW", "UHR.SW", "CFR.SW", "ADEN.SW", "SCMN.SW", "LHN.SW", "SGSN.SW", "GEBN.SW")</w:t>
      </w:r>
    </w:p>
    <w:p w14:paraId="33F8FAA4" w14:textId="77777777" w:rsidR="002D7BC0" w:rsidRPr="002D7BC0" w:rsidRDefault="002D7BC0" w:rsidP="002D7BC0">
      <w:pPr>
        <w:rPr>
          <w:rFonts w:ascii="Courier New" w:hAnsi="Courier New" w:cs="Courier New"/>
          <w:sz w:val="16"/>
          <w:szCs w:val="16"/>
        </w:rPr>
      </w:pPr>
    </w:p>
    <w:p w14:paraId="71B427B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Download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Yahoo Finance. </w:t>
      </w:r>
      <w:proofErr w:type="spellStart"/>
      <w:r w:rsidRPr="002D7BC0">
        <w:rPr>
          <w:rFonts w:ascii="Courier New" w:hAnsi="Courier New" w:cs="Courier New"/>
          <w:sz w:val="16"/>
          <w:szCs w:val="16"/>
        </w:rPr>
        <w:t>Onl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djust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umn</w:t>
      </w:r>
      <w:proofErr w:type="spellEnd"/>
    </w:p>
    <w:p w14:paraId="2765666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Ticker in </w:t>
      </w:r>
      <w:proofErr w:type="spellStart"/>
      <w:r w:rsidRPr="002D7BC0">
        <w:rPr>
          <w:rFonts w:ascii="Courier New" w:hAnsi="Courier New" w:cs="Courier New"/>
          <w:sz w:val="16"/>
          <w:szCs w:val="16"/>
        </w:rPr>
        <w:t>tickers_</w:t>
      </w:r>
      <w:proofErr w:type="gramStart"/>
      <w:r w:rsidRPr="002D7BC0">
        <w:rPr>
          <w:rFonts w:ascii="Courier New" w:hAnsi="Courier New" w:cs="Courier New"/>
          <w:sz w:val="16"/>
          <w:szCs w:val="16"/>
        </w:rPr>
        <w:t>index</w:t>
      </w:r>
      <w:proofErr w:type="spellEnd"/>
      <w:r w:rsidRPr="002D7BC0">
        <w:rPr>
          <w:rFonts w:ascii="Courier New" w:hAnsi="Courier New" w:cs="Courier New"/>
          <w:sz w:val="16"/>
          <w:szCs w:val="16"/>
        </w:rPr>
        <w:t>){</w:t>
      </w:r>
      <w:proofErr w:type="gramEnd"/>
    </w:p>
    <w:p w14:paraId="7816A19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cbi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w:t>
      </w:r>
    </w:p>
    <w:p w14:paraId="1741D0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tSymbols.yahoo</w:t>
      </w:r>
      <w:proofErr w:type="spellEnd"/>
      <w:r w:rsidRPr="002D7BC0">
        <w:rPr>
          <w:rFonts w:ascii="Courier New" w:hAnsi="Courier New" w:cs="Courier New"/>
          <w:sz w:val="16"/>
          <w:szCs w:val="16"/>
        </w:rPr>
        <w:t xml:space="preserve">(Ticker,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2010-01-01",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2020-05-08", </w:t>
      </w:r>
      <w:proofErr w:type="spellStart"/>
      <w:r w:rsidRPr="002D7BC0">
        <w:rPr>
          <w:rFonts w:ascii="Courier New" w:hAnsi="Courier New" w:cs="Courier New"/>
          <w:sz w:val="16"/>
          <w:szCs w:val="16"/>
        </w:rPr>
        <w:t>periodicit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eekly</w:t>
      </w:r>
      <w:proofErr w:type="spellEnd"/>
      <w:r w:rsidRPr="002D7BC0">
        <w:rPr>
          <w:rFonts w:ascii="Courier New" w:hAnsi="Courier New" w:cs="Courier New"/>
          <w:sz w:val="16"/>
          <w:szCs w:val="16"/>
        </w:rPr>
        <w:t>",</w:t>
      </w:r>
    </w:p>
    <w:p w14:paraId="52E31D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auto.assign</w:t>
      </w:r>
      <w:proofErr w:type="spellEnd"/>
      <w:proofErr w:type="gramEnd"/>
      <w:r w:rsidRPr="002D7BC0">
        <w:rPr>
          <w:rFonts w:ascii="Courier New" w:hAnsi="Courier New" w:cs="Courier New"/>
          <w:sz w:val="16"/>
          <w:szCs w:val="16"/>
        </w:rPr>
        <w:t>=FALSE)[,6])</w:t>
      </w:r>
    </w:p>
    <w:p w14:paraId="6DEB08C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
    <w:p w14:paraId="6CBC7B6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15D718C7" w14:textId="77777777" w:rsidR="002D7BC0" w:rsidRPr="002D7BC0" w:rsidRDefault="002D7BC0" w:rsidP="002D7BC0">
      <w:pPr>
        <w:rPr>
          <w:rFonts w:ascii="Courier New" w:hAnsi="Courier New" w:cs="Courier New"/>
          <w:sz w:val="16"/>
          <w:szCs w:val="16"/>
        </w:rPr>
      </w:pPr>
    </w:p>
    <w:p w14:paraId="77DE559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ol_names</w:t>
      </w:r>
      <w:proofErr w:type="spellEnd"/>
    </w:p>
    <w:p w14:paraId="2786971D" w14:textId="77777777" w:rsidR="002D7BC0" w:rsidRPr="002D7BC0" w:rsidRDefault="002D7BC0" w:rsidP="002D7BC0">
      <w:pPr>
        <w:rPr>
          <w:rFonts w:ascii="Courier New" w:hAnsi="Courier New" w:cs="Courier New"/>
          <w:sz w:val="16"/>
          <w:szCs w:val="16"/>
        </w:rPr>
      </w:pPr>
    </w:p>
    <w:p w14:paraId="716006C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hea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w:t>
      </w:r>
    </w:p>
    <w:p w14:paraId="0BF0F8EE" w14:textId="77777777" w:rsidR="002D7BC0" w:rsidRPr="002D7BC0" w:rsidRDefault="002D7BC0" w:rsidP="002D7BC0">
      <w:pPr>
        <w:rPr>
          <w:rFonts w:ascii="Courier New" w:hAnsi="Courier New" w:cs="Courier New"/>
          <w:sz w:val="16"/>
          <w:szCs w:val="16"/>
        </w:rPr>
      </w:pPr>
    </w:p>
    <w:p w14:paraId="368A870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alle </w:t>
      </w:r>
      <w:proofErr w:type="spellStart"/>
      <w:r w:rsidRPr="002D7BC0">
        <w:rPr>
          <w:rFonts w:ascii="Courier New" w:hAnsi="Courier New" w:cs="Courier New"/>
          <w:sz w:val="16"/>
          <w:szCs w:val="16"/>
        </w:rPr>
        <w:t>shares</w:t>
      </w:r>
      <w:proofErr w:type="spellEnd"/>
    </w:p>
    <w:p w14:paraId="7B6AAC5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calculat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ethod</w:t>
      </w:r>
      <w:proofErr w:type="spellEnd"/>
      <w:r w:rsidRPr="002D7BC0">
        <w:rPr>
          <w:rFonts w:ascii="Courier New" w:hAnsi="Courier New" w:cs="Courier New"/>
          <w:sz w:val="16"/>
          <w:szCs w:val="16"/>
        </w:rPr>
        <w:t xml:space="preserve"> = "simple")</w:t>
      </w:r>
    </w:p>
    <w:p w14:paraId="4663A5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limin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beca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s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w:t>
      </w:r>
      <w:proofErr w:type="spellEnd"/>
    </w:p>
    <w:p w14:paraId="77CC779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return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1, ]</w:t>
      </w:r>
    </w:p>
    <w:p w14:paraId="7A14D7A2"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hea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w:t>
      </w:r>
    </w:p>
    <w:p w14:paraId="0CA164C1" w14:textId="77777777" w:rsidR="002D7BC0" w:rsidRPr="002D7BC0" w:rsidRDefault="002D7BC0" w:rsidP="002D7BC0">
      <w:pPr>
        <w:rPr>
          <w:rFonts w:ascii="Courier New" w:hAnsi="Courier New" w:cs="Courier New"/>
          <w:sz w:val="16"/>
          <w:szCs w:val="16"/>
        </w:rPr>
      </w:pPr>
    </w:p>
    <w:p w14:paraId="26A3002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itio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ve</w:t>
      </w:r>
      <w:proofErr w:type="spellEnd"/>
      <w:r w:rsidRPr="002D7BC0">
        <w:rPr>
          <w:rFonts w:ascii="Courier New" w:hAnsi="Courier New" w:cs="Courier New"/>
          <w:sz w:val="16"/>
          <w:szCs w:val="16"/>
        </w:rPr>
        <w:t xml:space="preserve"> 30% maximum. This </w:t>
      </w:r>
      <w:proofErr w:type="spellStart"/>
      <w:r w:rsidRPr="002D7BC0">
        <w:rPr>
          <w:rFonts w:ascii="Courier New" w:hAnsi="Courier New" w:cs="Courier New"/>
          <w:sz w:val="16"/>
          <w:szCs w:val="16"/>
        </w:rPr>
        <w:t>i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d</w:t>
      </w:r>
      <w:proofErr w:type="spellEnd"/>
      <w:r w:rsidRPr="002D7BC0">
        <w:rPr>
          <w:rFonts w:ascii="Courier New" w:hAnsi="Courier New" w:cs="Courier New"/>
          <w:sz w:val="16"/>
          <w:szCs w:val="16"/>
        </w:rPr>
        <w:t xml:space="preserve"> in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box </w:t>
      </w:r>
      <w:proofErr w:type="spellStart"/>
      <w:r w:rsidRPr="002D7BC0">
        <w:rPr>
          <w:rFonts w:ascii="Courier New" w:hAnsi="Courier New" w:cs="Courier New"/>
          <w:sz w:val="16"/>
          <w:szCs w:val="16"/>
        </w:rPr>
        <w:t>constrained</w:t>
      </w:r>
      <w:proofErr w:type="spellEnd"/>
      <w:r w:rsidRPr="002D7BC0">
        <w:rPr>
          <w:rFonts w:ascii="Courier New" w:hAnsi="Courier New" w:cs="Courier New"/>
          <w:sz w:val="16"/>
          <w:szCs w:val="16"/>
        </w:rPr>
        <w:t>.</w:t>
      </w:r>
    </w:p>
    <w:p w14:paraId="564AA3C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portfolio.spec</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asset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087AC71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full_investment</w:t>
      </w:r>
      <w:proofErr w:type="spellEnd"/>
      <w:r w:rsidRPr="002D7BC0">
        <w:rPr>
          <w:rFonts w:ascii="Courier New" w:hAnsi="Courier New" w:cs="Courier New"/>
          <w:sz w:val="16"/>
          <w:szCs w:val="16"/>
        </w:rPr>
        <w:t>")</w:t>
      </w:r>
    </w:p>
    <w:p w14:paraId="6933979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long_only</w:t>
      </w:r>
      <w:proofErr w:type="spellEnd"/>
      <w:r w:rsidRPr="002D7BC0">
        <w:rPr>
          <w:rFonts w:ascii="Courier New" w:hAnsi="Courier New" w:cs="Courier New"/>
          <w:sz w:val="16"/>
          <w:szCs w:val="16"/>
        </w:rPr>
        <w:t>")</w:t>
      </w:r>
    </w:p>
    <w:p w14:paraId="7B4C43F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type = "box", min = 0.0, </w:t>
      </w:r>
      <w:proofErr w:type="spellStart"/>
      <w:r w:rsidRPr="002D7BC0">
        <w:rPr>
          <w:rFonts w:ascii="Courier New" w:hAnsi="Courier New" w:cs="Courier New"/>
          <w:sz w:val="16"/>
          <w:szCs w:val="16"/>
        </w:rPr>
        <w:t>max</w:t>
      </w:r>
      <w:proofErr w:type="spellEnd"/>
      <w:r w:rsidRPr="002D7BC0">
        <w:rPr>
          <w:rFonts w:ascii="Courier New" w:hAnsi="Courier New" w:cs="Courier New"/>
          <w:sz w:val="16"/>
          <w:szCs w:val="16"/>
        </w:rPr>
        <w:t xml:space="preserve"> = 0.3)</w:t>
      </w:r>
    </w:p>
    <w:p w14:paraId="37D84415" w14:textId="77777777" w:rsidR="002D7BC0" w:rsidRPr="002D7BC0" w:rsidRDefault="002D7BC0" w:rsidP="002D7BC0">
      <w:pPr>
        <w:rPr>
          <w:rFonts w:ascii="Courier New" w:hAnsi="Courier New" w:cs="Courier New"/>
          <w:sz w:val="16"/>
          <w:szCs w:val="16"/>
        </w:rPr>
      </w:pPr>
    </w:p>
    <w:p w14:paraId="7EB89C1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ndar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viation</w:t>
      </w:r>
      <w:proofErr w:type="spellEnd"/>
      <w:r w:rsidRPr="002D7BC0">
        <w:rPr>
          <w:rFonts w:ascii="Courier New" w:hAnsi="Courier New" w:cs="Courier New"/>
          <w:sz w:val="16"/>
          <w:szCs w:val="16"/>
        </w:rPr>
        <w:t xml:space="preserve"> and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bjectives</w:t>
      </w:r>
      <w:proofErr w:type="spellEnd"/>
    </w:p>
    <w:p w14:paraId="0B48FC9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p>
    <w:p w14:paraId="0A10005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objectiv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is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w:t>
      </w:r>
    </w:p>
    <w:p w14:paraId="22EA7D6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objectiv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etur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w:t>
      </w:r>
    </w:p>
    <w:p w14:paraId="18DA745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p>
    <w:p w14:paraId="0FAD50B3" w14:textId="77777777" w:rsidR="002D7BC0" w:rsidRPr="002D7BC0" w:rsidRDefault="002D7BC0" w:rsidP="002D7BC0">
      <w:pPr>
        <w:rPr>
          <w:rFonts w:ascii="Courier New" w:hAnsi="Courier New" w:cs="Courier New"/>
          <w:sz w:val="16"/>
          <w:szCs w:val="16"/>
        </w:rPr>
      </w:pPr>
    </w:p>
    <w:p w14:paraId="06FD8D8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optimal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based on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ROI </w:t>
      </w:r>
      <w:proofErr w:type="spellStart"/>
      <w:r w:rsidRPr="002D7BC0">
        <w:rPr>
          <w:rFonts w:ascii="Courier New" w:hAnsi="Courier New" w:cs="Courier New"/>
          <w:sz w:val="16"/>
          <w:szCs w:val="16"/>
        </w:rPr>
        <w:t>method</w:t>
      </w:r>
      <w:proofErr w:type="spellEnd"/>
    </w:p>
    <w:p w14:paraId="482AB40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optimize.portfolio</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ptimize_method</w:t>
      </w:r>
      <w:proofErr w:type="spellEnd"/>
      <w:r w:rsidRPr="002D7BC0">
        <w:rPr>
          <w:rFonts w:ascii="Courier New" w:hAnsi="Courier New" w:cs="Courier New"/>
          <w:sz w:val="16"/>
          <w:szCs w:val="16"/>
        </w:rPr>
        <w:t xml:space="preserve"> = "ROI")</w:t>
      </w:r>
    </w:p>
    <w:p w14:paraId="294A5248" w14:textId="77777777" w:rsidR="002D7BC0" w:rsidRPr="002D7BC0" w:rsidRDefault="002D7BC0" w:rsidP="002D7BC0">
      <w:pPr>
        <w:rPr>
          <w:rFonts w:ascii="Courier New" w:hAnsi="Courier New" w:cs="Courier New"/>
          <w:sz w:val="16"/>
          <w:szCs w:val="16"/>
        </w:rPr>
      </w:pPr>
    </w:p>
    <w:p w14:paraId="23435BCA"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portfolio</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h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xtract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w:t>
      </w:r>
    </w:p>
    <w:p w14:paraId="6A2520BC"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table.AnnualizedReturns</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f</w:t>
      </w:r>
      <w:proofErr w:type="spellEnd"/>
      <w:r w:rsidRPr="002D7BC0">
        <w:rPr>
          <w:rFonts w:ascii="Courier New" w:hAnsi="Courier New" w:cs="Courier New"/>
          <w:sz w:val="16"/>
          <w:szCs w:val="16"/>
        </w:rPr>
        <w:t xml:space="preserve"> = 0.01/250)</w:t>
      </w:r>
    </w:p>
    <w:p w14:paraId="2D65A9A9"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Weight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w:t>
      </w:r>
    </w:p>
    <w:p w14:paraId="302A784F"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s.PerformanceSummary</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ht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xtract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Performance Summary")</w:t>
      </w:r>
    </w:p>
    <w:p w14:paraId="68564637" w14:textId="77777777" w:rsidR="002D7BC0" w:rsidRPr="002D7BC0" w:rsidRDefault="002D7BC0" w:rsidP="002D7BC0">
      <w:pPr>
        <w:rPr>
          <w:rFonts w:ascii="Courier New" w:hAnsi="Courier New" w:cs="Courier New"/>
          <w:sz w:val="16"/>
          <w:szCs w:val="16"/>
        </w:rPr>
      </w:pPr>
    </w:p>
    <w:p w14:paraId="50D08BD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meanvar.portf</w:t>
      </w:r>
      <w:proofErr w:type="spellEnd"/>
      <w:proofErr w:type="gram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add.objectiv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is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va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isk_aversion</w:t>
      </w:r>
      <w:proofErr w:type="spellEnd"/>
      <w:r w:rsidRPr="002D7BC0">
        <w:rPr>
          <w:rFonts w:ascii="Courier New" w:hAnsi="Courier New" w:cs="Courier New"/>
          <w:sz w:val="16"/>
          <w:szCs w:val="16"/>
        </w:rPr>
        <w:t xml:space="preserve"> = 10)</w:t>
      </w:r>
    </w:p>
    <w:p w14:paraId="6B90909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meanvar.portf</w:t>
      </w:r>
      <w:proofErr w:type="spellEnd"/>
      <w:proofErr w:type="gram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add.objectiv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var.portf</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etur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w:t>
      </w:r>
    </w:p>
    <w:p w14:paraId="2408C00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create.EfficientFrontier</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mean-StdDev</w:t>
      </w:r>
      <w:proofErr w:type="spellEnd"/>
      <w:r w:rsidRPr="002D7BC0">
        <w:rPr>
          <w:rFonts w:ascii="Courier New" w:hAnsi="Courier New" w:cs="Courier New"/>
          <w:sz w:val="16"/>
          <w:szCs w:val="16"/>
        </w:rPr>
        <w:t>")</w:t>
      </w:r>
    </w:p>
    <w:p w14:paraId="7EBAF8F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eanvar.ef</w:t>
      </w:r>
      <w:proofErr w:type="spellEnd"/>
    </w:p>
    <w:p w14:paraId="65EF3A88" w14:textId="77777777" w:rsidR="002D7BC0" w:rsidRPr="002D7BC0" w:rsidRDefault="002D7BC0" w:rsidP="002D7BC0">
      <w:pPr>
        <w:rPr>
          <w:rFonts w:ascii="Courier New" w:hAnsi="Courier New" w:cs="Courier New"/>
          <w:sz w:val="16"/>
          <w:szCs w:val="16"/>
        </w:rPr>
      </w:pPr>
    </w:p>
    <w:p w14:paraId="25A562D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fficient</w:t>
      </w:r>
      <w:proofErr w:type="spellEnd"/>
      <w:r w:rsidRPr="002D7BC0">
        <w:rPr>
          <w:rFonts w:ascii="Courier New" w:hAnsi="Courier New" w:cs="Courier New"/>
          <w:sz w:val="16"/>
          <w:szCs w:val="16"/>
        </w:rPr>
        <w:t xml:space="preserve"> Frontier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ole</w:t>
      </w:r>
      <w:proofErr w:type="spellEnd"/>
      <w:r w:rsidRPr="002D7BC0">
        <w:rPr>
          <w:rFonts w:ascii="Courier New" w:hAnsi="Courier New" w:cs="Courier New"/>
          <w:sz w:val="16"/>
          <w:szCs w:val="16"/>
        </w:rPr>
        <w:t xml:space="preserve"> SMI</w:t>
      </w:r>
    </w:p>
    <w:p w14:paraId="54CD165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EfficientFrontier</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tch.co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 xml:space="preserve">", type="l", </w:t>
      </w:r>
    </w:p>
    <w:p w14:paraId="5ADDD6D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AR.text</w:t>
      </w:r>
      <w:proofErr w:type="spellEnd"/>
      <w:r w:rsidRPr="002D7BC0">
        <w:rPr>
          <w:rFonts w:ascii="Courier New" w:hAnsi="Courier New" w:cs="Courier New"/>
          <w:sz w:val="16"/>
          <w:szCs w:val="16"/>
        </w:rPr>
        <w:t xml:space="preserve">="Sharpe Ratio", </w:t>
      </w:r>
      <w:proofErr w:type="spellStart"/>
      <w:r w:rsidRPr="002D7BC0">
        <w:rPr>
          <w:rFonts w:ascii="Courier New" w:hAnsi="Courier New" w:cs="Courier New"/>
          <w:sz w:val="16"/>
          <w:szCs w:val="16"/>
        </w:rPr>
        <w:t>pch</w:t>
      </w:r>
      <w:proofErr w:type="spellEnd"/>
      <w:r w:rsidRPr="002D7BC0">
        <w:rPr>
          <w:rFonts w:ascii="Courier New" w:hAnsi="Courier New" w:cs="Courier New"/>
          <w:sz w:val="16"/>
          <w:szCs w:val="16"/>
        </w:rPr>
        <w:t>=4)</w:t>
      </w:r>
    </w:p>
    <w:p w14:paraId="0B88303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th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ach</w:t>
      </w:r>
      <w:proofErr w:type="spellEnd"/>
      <w:r w:rsidRPr="002D7BC0">
        <w:rPr>
          <w:rFonts w:ascii="Courier New" w:hAnsi="Courier New" w:cs="Courier New"/>
          <w:sz w:val="16"/>
          <w:szCs w:val="16"/>
        </w:rPr>
        <w:t xml:space="preserve"> SMI title </w:t>
      </w:r>
      <w:proofErr w:type="spellStart"/>
      <w:r w:rsidRPr="002D7BC0">
        <w:rPr>
          <w:rFonts w:ascii="Courier New" w:hAnsi="Courier New" w:cs="Courier New"/>
          <w:sz w:val="16"/>
          <w:szCs w:val="16"/>
        </w:rPr>
        <w:t>b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ndar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viation</w:t>
      </w:r>
      <w:proofErr w:type="spellEnd"/>
    </w:p>
    <w:p w14:paraId="02AF026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hart.EF.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tch.co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fficient</w:t>
      </w:r>
      <w:proofErr w:type="spellEnd"/>
      <w:r w:rsidRPr="002D7BC0">
        <w:rPr>
          <w:rFonts w:ascii="Courier New" w:hAnsi="Courier New" w:cs="Courier New"/>
          <w:sz w:val="16"/>
          <w:szCs w:val="16"/>
        </w:rPr>
        <w:t xml:space="preserve"> Frontier </w:t>
      </w:r>
      <w:proofErr w:type="spellStart"/>
      <w:r w:rsidRPr="002D7BC0">
        <w:rPr>
          <w:rFonts w:ascii="Courier New" w:hAnsi="Courier New" w:cs="Courier New"/>
          <w:sz w:val="16"/>
          <w:szCs w:val="16"/>
        </w:rPr>
        <w:t>Weight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b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w:t>
      </w:r>
    </w:p>
    <w:p w14:paraId="0EFC0163" w14:textId="77777777" w:rsidR="002D7BC0" w:rsidRPr="002D7BC0" w:rsidRDefault="002D7BC0" w:rsidP="002D7BC0">
      <w:pPr>
        <w:rPr>
          <w:rFonts w:ascii="Courier New" w:hAnsi="Courier New" w:cs="Courier New"/>
          <w:sz w:val="16"/>
          <w:szCs w:val="16"/>
        </w:rPr>
      </w:pPr>
    </w:p>
    <w:p w14:paraId="74CDEFE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ize</w:t>
      </w:r>
      <w:proofErr w:type="spellEnd"/>
      <w:r w:rsidRPr="002D7BC0">
        <w:rPr>
          <w:rFonts w:ascii="Courier New" w:hAnsi="Courier New" w:cs="Courier New"/>
          <w:sz w:val="16"/>
          <w:szCs w:val="16"/>
        </w:rPr>
        <w:t xml:space="preserve"> in CHF</w:t>
      </w:r>
    </w:p>
    <w:p w14:paraId="1B78956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xml:space="preserve"> &lt;- 10000</w:t>
      </w:r>
    </w:p>
    <w:p w14:paraId="7C097F30" w14:textId="77777777" w:rsidR="002D7BC0" w:rsidRPr="002D7BC0" w:rsidRDefault="002D7BC0" w:rsidP="002D7BC0">
      <w:pPr>
        <w:rPr>
          <w:rFonts w:ascii="Courier New" w:hAnsi="Courier New" w:cs="Courier New"/>
          <w:sz w:val="16"/>
          <w:szCs w:val="16"/>
        </w:rPr>
      </w:pPr>
    </w:p>
    <w:p w14:paraId="136159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folio</w:t>
      </w:r>
      <w:proofErr w:type="spellEnd"/>
    </w:p>
    <w:p w14:paraId="18B980B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CumReturn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Return Performance")</w:t>
      </w:r>
    </w:p>
    <w:p w14:paraId="1F8C8C0F" w14:textId="77777777" w:rsidR="002D7BC0" w:rsidRPr="002D7BC0" w:rsidRDefault="002D7BC0" w:rsidP="002D7BC0">
      <w:pPr>
        <w:rPr>
          <w:rFonts w:ascii="Courier New" w:hAnsi="Courier New" w:cs="Courier New"/>
          <w:sz w:val="16"/>
          <w:szCs w:val="16"/>
        </w:rPr>
      </w:pPr>
    </w:p>
    <w:p w14:paraId="6DE5D42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matrix</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4, </w:t>
      </w:r>
      <w:proofErr w:type="spellStart"/>
      <w:r w:rsidRPr="002D7BC0">
        <w:rPr>
          <w:rFonts w:ascii="Courier New" w:hAnsi="Courier New" w:cs="Courier New"/>
          <w:sz w:val="16"/>
          <w:szCs w:val="16"/>
        </w:rPr>
        <w:t>nco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length</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250962B8" w14:textId="77777777" w:rsidR="002D7BC0" w:rsidRPr="002D7BC0" w:rsidRDefault="002D7BC0" w:rsidP="002D7BC0">
      <w:pPr>
        <w:rPr>
          <w:rFonts w:ascii="Courier New" w:hAnsi="Courier New" w:cs="Courier New"/>
          <w:sz w:val="16"/>
          <w:szCs w:val="16"/>
        </w:rPr>
      </w:pPr>
    </w:p>
    <w:p w14:paraId="741CF24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nvest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 xml:space="preserve"> in CHF and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per </w:t>
      </w:r>
      <w:proofErr w:type="spellStart"/>
      <w:r w:rsidRPr="002D7BC0">
        <w:rPr>
          <w:rFonts w:ascii="Courier New" w:hAnsi="Courier New" w:cs="Courier New"/>
          <w:sz w:val="16"/>
          <w:szCs w:val="16"/>
        </w:rPr>
        <w:t>company</w:t>
      </w:r>
      <w:proofErr w:type="spellEnd"/>
    </w:p>
    <w:p w14:paraId="15885C6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i in </w:t>
      </w:r>
      <w:proofErr w:type="gramStart"/>
      <w:r w:rsidRPr="002D7BC0">
        <w:rPr>
          <w:rFonts w:ascii="Courier New" w:hAnsi="Courier New" w:cs="Courier New"/>
          <w:sz w:val="16"/>
          <w:szCs w:val="16"/>
        </w:rPr>
        <w:t>1:length</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2B4E7D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7D249D9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s.numeric</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i]]))</w:t>
      </w:r>
    </w:p>
    <w:p w14:paraId="00BF2B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st &lt;- </w:t>
      </w:r>
      <w:proofErr w:type="spellStart"/>
      <w:proofErr w:type="gramStart"/>
      <w:r w:rsidRPr="002D7BC0">
        <w:rPr>
          <w:rFonts w:ascii="Courier New" w:hAnsi="Courier New" w:cs="Courier New"/>
          <w:sz w:val="16"/>
          <w:szCs w:val="16"/>
        </w:rPr>
        <w:t>as.numeric</w:t>
      </w:r>
      <w:proofErr w:type="spellEnd"/>
      <w:proofErr w:type="gramEnd"/>
      <w:r w:rsidRPr="002D7BC0">
        <w:rPr>
          <w:rFonts w:ascii="Courier New" w:hAnsi="Courier New" w:cs="Courier New"/>
          <w:sz w:val="16"/>
          <w:szCs w:val="16"/>
        </w:rPr>
        <w:t>(las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i]]))</w:t>
      </w:r>
    </w:p>
    <w:p w14:paraId="410732F2" w14:textId="77777777" w:rsidR="002D7BC0" w:rsidRPr="002D7BC0" w:rsidRDefault="002D7BC0" w:rsidP="002D7BC0">
      <w:pPr>
        <w:rPr>
          <w:rFonts w:ascii="Courier New" w:hAnsi="Courier New" w:cs="Courier New"/>
          <w:sz w:val="16"/>
          <w:szCs w:val="16"/>
        </w:rPr>
      </w:pPr>
    </w:p>
    <w:p w14:paraId="4C3A43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opt_single$weights</w:t>
      </w:r>
      <w:proofErr w:type="spellEnd"/>
      <w:r w:rsidRPr="002D7BC0">
        <w:rPr>
          <w:rFonts w:ascii="Courier New" w:hAnsi="Courier New" w:cs="Courier New"/>
          <w:sz w:val="16"/>
          <w:szCs w:val="16"/>
        </w:rPr>
        <w:t xml:space="preserve">[i] /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0)</w:t>
      </w:r>
    </w:p>
    <w:p w14:paraId="724CFA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0)</w:t>
      </w:r>
    </w:p>
    <w:p w14:paraId="0E40143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0</w:t>
      </w:r>
    </w:p>
    <w:p w14:paraId="4B53B960" w14:textId="77777777" w:rsidR="002D7BC0" w:rsidRPr="002D7BC0" w:rsidRDefault="002D7BC0" w:rsidP="002D7BC0">
      <w:pPr>
        <w:rPr>
          <w:rFonts w:ascii="Courier New" w:hAnsi="Courier New" w:cs="Courier New"/>
          <w:sz w:val="16"/>
          <w:szCs w:val="16"/>
        </w:rPr>
      </w:pPr>
    </w:p>
    <w:p w14:paraId="65FB71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1, i] &lt;- </w:t>
      </w:r>
      <w:proofErr w:type="spellStart"/>
      <w:r w:rsidRPr="002D7BC0">
        <w:rPr>
          <w:rFonts w:ascii="Courier New" w:hAnsi="Courier New" w:cs="Courier New"/>
          <w:sz w:val="16"/>
          <w:szCs w:val="16"/>
        </w:rPr>
        <w:t>share_number</w:t>
      </w:r>
      <w:proofErr w:type="spellEnd"/>
    </w:p>
    <w:p w14:paraId="7A37EBC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2,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first</w:t>
      </w:r>
      <w:proofErr w:type="spellEnd"/>
    </w:p>
    <w:p w14:paraId="4E5DDF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3,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last</w:t>
      </w:r>
    </w:p>
    <w:p w14:paraId="0244DB2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4,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last -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w:t>
      </w:r>
    </w:p>
    <w:p w14:paraId="2698914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460950E5" w14:textId="77777777" w:rsidR="002D7BC0" w:rsidRPr="002D7BC0" w:rsidRDefault="002D7BC0" w:rsidP="002D7BC0">
      <w:pPr>
        <w:rPr>
          <w:rFonts w:ascii="Courier New" w:hAnsi="Courier New" w:cs="Courier New"/>
          <w:sz w:val="16"/>
          <w:szCs w:val="16"/>
        </w:rPr>
      </w:pPr>
    </w:p>
    <w:p w14:paraId="6E71295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ol_names</w:t>
      </w:r>
      <w:proofErr w:type="spellEnd"/>
    </w:p>
    <w:p w14:paraId="064C121A"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ow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gramStart"/>
      <w:r w:rsidRPr="002D7BC0">
        <w:rPr>
          <w:rFonts w:ascii="Courier New" w:hAnsi="Courier New" w:cs="Courier New"/>
          <w:sz w:val="16"/>
          <w:szCs w:val="16"/>
        </w:rPr>
        <w:t>c(</w:t>
      </w:r>
      <w:proofErr w:type="gramEnd"/>
      <w:r w:rsidRPr="002D7BC0">
        <w:rPr>
          <w:rFonts w:ascii="Courier New" w:hAnsi="Courier New" w:cs="Courier New"/>
          <w:sz w:val="16"/>
          <w:szCs w:val="16"/>
        </w:rPr>
        <w:t xml:space="preserve">"Share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Start Value", "End Value", "</w:t>
      </w:r>
      <w:proofErr w:type="spellStart"/>
      <w:r w:rsidRPr="002D7BC0">
        <w:rPr>
          <w:rFonts w:ascii="Courier New" w:hAnsi="Courier New" w:cs="Courier New"/>
          <w:sz w:val="16"/>
          <w:szCs w:val="16"/>
        </w:rPr>
        <w:t>Difference</w:t>
      </w:r>
      <w:proofErr w:type="spellEnd"/>
      <w:r w:rsidRPr="002D7BC0">
        <w:rPr>
          <w:rFonts w:ascii="Courier New" w:hAnsi="Courier New" w:cs="Courier New"/>
          <w:sz w:val="16"/>
          <w:szCs w:val="16"/>
        </w:rPr>
        <w:t>")</w:t>
      </w:r>
    </w:p>
    <w:p w14:paraId="2F5F301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s</w:t>
      </w:r>
      <w:proofErr w:type="spellEnd"/>
    </w:p>
    <w:p w14:paraId="71C572A4" w14:textId="77777777" w:rsidR="002D7BC0" w:rsidRPr="002D7BC0" w:rsidRDefault="002D7BC0" w:rsidP="002D7BC0">
      <w:pPr>
        <w:rPr>
          <w:rFonts w:ascii="Courier New" w:hAnsi="Courier New" w:cs="Courier New"/>
          <w:sz w:val="16"/>
          <w:szCs w:val="16"/>
        </w:rPr>
      </w:pPr>
    </w:p>
    <w:p w14:paraId="3ECC00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nformatio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Plots</w:t>
      </w:r>
    </w:p>
    <w:p w14:paraId="334C6DF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1,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1623B630"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2,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731102E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3,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6EA99CA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gt;%</w:t>
      </w:r>
    </w:p>
    <w:p w14:paraId="7BEC98B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roup_b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3EACD9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filte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gt; 0) %&gt;%</w:t>
      </w:r>
    </w:p>
    <w:p w14:paraId="0833897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rang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esc</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3C2D69C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muta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100/</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2, ])), 1), </w:t>
      </w:r>
    </w:p>
    <w:p w14:paraId="3540D9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 </w:t>
      </w:r>
      <w:proofErr w:type="spellStart"/>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13F54D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_p</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n"),</w:t>
      </w:r>
    </w:p>
    <w:p w14:paraId="44BDA42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2))</w:t>
      </w:r>
    </w:p>
    <w:p w14:paraId="3A500DD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lastRenderedPageBreak/>
        <w:t>end_val</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gt;%</w:t>
      </w:r>
    </w:p>
    <w:p w14:paraId="2C2FD37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roup_b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41D128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filte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gt; 0) %&gt;%</w:t>
      </w:r>
    </w:p>
    <w:p w14:paraId="1018B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rang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esc</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1F1AF97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muta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100/</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3, ])), 1), </w:t>
      </w:r>
    </w:p>
    <w:p w14:paraId="68E0445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100 / </w:t>
      </w: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1),</w:t>
      </w:r>
    </w:p>
    <w:p w14:paraId="7EAA5A6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 </w:t>
      </w:r>
      <w:proofErr w:type="spellStart"/>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685A0B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n\n", "Performance = ",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617782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_p</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n"),</w:t>
      </w:r>
    </w:p>
    <w:p w14:paraId="40D8CB7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2))</w:t>
      </w:r>
    </w:p>
    <w:p w14:paraId="580194ED" w14:textId="77777777" w:rsidR="002D7BC0" w:rsidRPr="002D7BC0" w:rsidRDefault="002D7BC0" w:rsidP="002D7BC0">
      <w:pPr>
        <w:rPr>
          <w:rFonts w:ascii="Courier New" w:hAnsi="Courier New" w:cs="Courier New"/>
          <w:sz w:val="16"/>
          <w:szCs w:val="16"/>
        </w:rPr>
      </w:pPr>
    </w:p>
    <w:p w14:paraId="4FBB30F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per </w:t>
      </w:r>
      <w:proofErr w:type="spellStart"/>
      <w:r w:rsidRPr="002D7BC0">
        <w:rPr>
          <w:rFonts w:ascii="Courier New" w:hAnsi="Courier New" w:cs="Courier New"/>
          <w:sz w:val="16"/>
          <w:szCs w:val="16"/>
        </w:rPr>
        <w:t>company</w:t>
      </w:r>
      <w:proofErr w:type="spellEnd"/>
    </w:p>
    <w:p w14:paraId="5B538BD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x=</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y=</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
    <w:p w14:paraId="2F2986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67135E0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1.6,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ize</w:t>
      </w:r>
      <w:proofErr w:type="spellEnd"/>
      <w:r w:rsidRPr="002D7BC0">
        <w:rPr>
          <w:rFonts w:ascii="Courier New" w:hAnsi="Courier New" w:cs="Courier New"/>
          <w:sz w:val="16"/>
          <w:szCs w:val="16"/>
        </w:rPr>
        <w:t xml:space="preserve"> = 3.5) +</w:t>
      </w:r>
    </w:p>
    <w:p w14:paraId="6D0BACC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gtitl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Shares per Company") +</w:t>
      </w:r>
    </w:p>
    <w:p w14:paraId="73F128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w:t>
      </w:r>
    </w:p>
    <w:p w14:paraId="05A737C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r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value</w:t>
      </w:r>
      <w:proofErr w:type="spellEnd"/>
      <w:r w:rsidRPr="002D7BC0">
        <w:rPr>
          <w:rFonts w:ascii="Courier New" w:hAnsi="Courier New" w:cs="Courier New"/>
          <w:sz w:val="16"/>
          <w:szCs w:val="16"/>
        </w:rPr>
        <w:t xml:space="preserve"> in % and CHF per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ich</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t least 1 </w:t>
      </w:r>
      <w:proofErr w:type="spellStart"/>
      <w:r w:rsidRPr="002D7BC0">
        <w:rPr>
          <w:rFonts w:ascii="Courier New" w:hAnsi="Courier New" w:cs="Courier New"/>
          <w:sz w:val="16"/>
          <w:szCs w:val="16"/>
        </w:rPr>
        <w:t>share</w:t>
      </w:r>
      <w:proofErr w:type="spellEnd"/>
    </w:p>
    <w:p w14:paraId="7B14AB94"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 xml:space="preserve">(x = "", y =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w:t>
      </w:r>
    </w:p>
    <w:p w14:paraId="630753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width</w:t>
      </w:r>
      <w:proofErr w:type="spellEnd"/>
      <w:r w:rsidRPr="002D7BC0">
        <w:rPr>
          <w:rFonts w:ascii="Courier New" w:hAnsi="Courier New" w:cs="Courier New"/>
          <w:sz w:val="16"/>
          <w:szCs w:val="16"/>
        </w:rPr>
        <w:t xml:space="preserve"> = 1, </w:t>
      </w:r>
      <w:proofErr w:type="spellStart"/>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2B1AAC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395ECFD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055791D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ord_</w:t>
      </w:r>
      <w:proofErr w:type="gramStart"/>
      <w:r w:rsidRPr="002D7BC0">
        <w:rPr>
          <w:rFonts w:ascii="Courier New" w:hAnsi="Courier New" w:cs="Courier New"/>
          <w:sz w:val="16"/>
          <w:szCs w:val="16"/>
        </w:rPr>
        <w:t>polar</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y", </w:t>
      </w:r>
      <w:proofErr w:type="spellStart"/>
      <w:r w:rsidRPr="002D7BC0">
        <w:rPr>
          <w:rFonts w:ascii="Courier New" w:hAnsi="Courier New" w:cs="Courier New"/>
          <w:sz w:val="16"/>
          <w:szCs w:val="16"/>
        </w:rPr>
        <w:t>direction</w:t>
      </w:r>
      <w:proofErr w:type="spellEnd"/>
      <w:r w:rsidRPr="002D7BC0">
        <w:rPr>
          <w:rFonts w:ascii="Courier New" w:hAnsi="Courier New" w:cs="Courier New"/>
          <w:sz w:val="16"/>
          <w:szCs w:val="16"/>
        </w:rPr>
        <w:t xml:space="preserve"> = -1) +</w:t>
      </w:r>
    </w:p>
    <w:p w14:paraId="0B83BEA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lab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x = "", y = "", title = "Investment at Start") +</w:t>
      </w:r>
    </w:p>
    <w:p w14:paraId="5836C23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axis.tick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xis.tex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egend.position</w:t>
      </w:r>
      <w:proofErr w:type="spellEnd"/>
      <w:r w:rsidRPr="002D7BC0">
        <w:rPr>
          <w:rFonts w:ascii="Courier New" w:hAnsi="Courier New" w:cs="Courier New"/>
          <w:sz w:val="16"/>
          <w:szCs w:val="16"/>
        </w:rPr>
        <w:t xml:space="preserve"> = c(0.2, 0), </w:t>
      </w:r>
      <w:proofErr w:type="spellStart"/>
      <w:r w:rsidRPr="002D7BC0">
        <w:rPr>
          <w:rFonts w:ascii="Courier New" w:hAnsi="Courier New" w:cs="Courier New"/>
          <w:sz w:val="16"/>
          <w:szCs w:val="16"/>
        </w:rPr>
        <w:t>legend.justification</w:t>
      </w:r>
      <w:proofErr w:type="spellEnd"/>
      <w:r w:rsidRPr="002D7BC0">
        <w:rPr>
          <w:rFonts w:ascii="Courier New" w:hAnsi="Courier New" w:cs="Courier New"/>
          <w:sz w:val="16"/>
          <w:szCs w:val="16"/>
        </w:rPr>
        <w:t xml:space="preserve"> = c(0.1, 0), </w:t>
      </w:r>
      <w:proofErr w:type="spellStart"/>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 +</w:t>
      </w:r>
    </w:p>
    <w:p w14:paraId="47C4DFB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uides</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guide_legend</w:t>
      </w:r>
      <w:proofErr w:type="spellEnd"/>
      <w:r w:rsidRPr="002D7BC0">
        <w:rPr>
          <w:rFonts w:ascii="Courier New" w:hAnsi="Courier New" w:cs="Courier New"/>
          <w:sz w:val="16"/>
          <w:szCs w:val="16"/>
        </w:rPr>
        <w:t xml:space="preserve">(title = NULL, </w:t>
      </w:r>
      <w:proofErr w:type="spellStart"/>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1))</w:t>
      </w:r>
    </w:p>
    <w:p w14:paraId="66C74A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end </w:t>
      </w:r>
      <w:proofErr w:type="spellStart"/>
      <w:r w:rsidRPr="002D7BC0">
        <w:rPr>
          <w:rFonts w:ascii="Courier New" w:hAnsi="Courier New" w:cs="Courier New"/>
          <w:sz w:val="16"/>
          <w:szCs w:val="16"/>
        </w:rPr>
        <w:t>value</w:t>
      </w:r>
      <w:proofErr w:type="spellEnd"/>
      <w:r w:rsidRPr="002D7BC0">
        <w:rPr>
          <w:rFonts w:ascii="Courier New" w:hAnsi="Courier New" w:cs="Courier New"/>
          <w:sz w:val="16"/>
          <w:szCs w:val="16"/>
        </w:rPr>
        <w:t xml:space="preserve"> in %,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in </w:t>
      </w:r>
      <w:proofErr w:type="gramStart"/>
      <w:r w:rsidRPr="002D7BC0">
        <w:rPr>
          <w:rFonts w:ascii="Courier New" w:hAnsi="Courier New" w:cs="Courier New"/>
          <w:sz w:val="16"/>
          <w:szCs w:val="16"/>
        </w:rPr>
        <w:t>%  and</w:t>
      </w:r>
      <w:proofErr w:type="gramEnd"/>
      <w:r w:rsidRPr="002D7BC0">
        <w:rPr>
          <w:rFonts w:ascii="Courier New" w:hAnsi="Courier New" w:cs="Courier New"/>
          <w:sz w:val="16"/>
          <w:szCs w:val="16"/>
        </w:rPr>
        <w:t xml:space="preserve"> CHF per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ich</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t least 1 </w:t>
      </w:r>
      <w:proofErr w:type="spellStart"/>
      <w:r w:rsidRPr="002D7BC0">
        <w:rPr>
          <w:rFonts w:ascii="Courier New" w:hAnsi="Courier New" w:cs="Courier New"/>
          <w:sz w:val="16"/>
          <w:szCs w:val="16"/>
        </w:rPr>
        <w:t>share</w:t>
      </w:r>
      <w:proofErr w:type="spellEnd"/>
    </w:p>
    <w:p w14:paraId="067CDEA7"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 xml:space="preserve">(x = "", y =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w:t>
      </w:r>
    </w:p>
    <w:p w14:paraId="7F7672B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width</w:t>
      </w:r>
      <w:proofErr w:type="spellEnd"/>
      <w:r w:rsidRPr="002D7BC0">
        <w:rPr>
          <w:rFonts w:ascii="Courier New" w:hAnsi="Courier New" w:cs="Courier New"/>
          <w:sz w:val="16"/>
          <w:szCs w:val="16"/>
        </w:rPr>
        <w:t xml:space="preserve"> = 1, </w:t>
      </w:r>
      <w:proofErr w:type="spellStart"/>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7E1C1D0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1792EFF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7B0C7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282807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ord_</w:t>
      </w:r>
      <w:proofErr w:type="gramStart"/>
      <w:r w:rsidRPr="002D7BC0">
        <w:rPr>
          <w:rFonts w:ascii="Courier New" w:hAnsi="Courier New" w:cs="Courier New"/>
          <w:sz w:val="16"/>
          <w:szCs w:val="16"/>
        </w:rPr>
        <w:t>polar</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y", </w:t>
      </w:r>
      <w:proofErr w:type="spellStart"/>
      <w:r w:rsidRPr="002D7BC0">
        <w:rPr>
          <w:rFonts w:ascii="Courier New" w:hAnsi="Courier New" w:cs="Courier New"/>
          <w:sz w:val="16"/>
          <w:szCs w:val="16"/>
        </w:rPr>
        <w:t>direction</w:t>
      </w:r>
      <w:proofErr w:type="spellEnd"/>
      <w:r w:rsidRPr="002D7BC0">
        <w:rPr>
          <w:rFonts w:ascii="Courier New" w:hAnsi="Courier New" w:cs="Courier New"/>
          <w:sz w:val="16"/>
          <w:szCs w:val="16"/>
        </w:rPr>
        <w:t xml:space="preserve"> = -1) +</w:t>
      </w:r>
    </w:p>
    <w:p w14:paraId="22A3FE8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lab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x = "", y = "", title = "Investment at End") +</w:t>
      </w:r>
    </w:p>
    <w:p w14:paraId="086760D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axis.tick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xis.tex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egend.position</w:t>
      </w:r>
      <w:proofErr w:type="spellEnd"/>
      <w:r w:rsidRPr="002D7BC0">
        <w:rPr>
          <w:rFonts w:ascii="Courier New" w:hAnsi="Courier New" w:cs="Courier New"/>
          <w:sz w:val="16"/>
          <w:szCs w:val="16"/>
        </w:rPr>
        <w:t xml:space="preserve"> = c(0.2, 0), </w:t>
      </w:r>
      <w:proofErr w:type="spellStart"/>
      <w:r w:rsidRPr="002D7BC0">
        <w:rPr>
          <w:rFonts w:ascii="Courier New" w:hAnsi="Courier New" w:cs="Courier New"/>
          <w:sz w:val="16"/>
          <w:szCs w:val="16"/>
        </w:rPr>
        <w:t>legend.justification</w:t>
      </w:r>
      <w:proofErr w:type="spellEnd"/>
      <w:r w:rsidRPr="002D7BC0">
        <w:rPr>
          <w:rFonts w:ascii="Courier New" w:hAnsi="Courier New" w:cs="Courier New"/>
          <w:sz w:val="16"/>
          <w:szCs w:val="16"/>
        </w:rPr>
        <w:t xml:space="preserve"> = c(0.1, 0), </w:t>
      </w:r>
      <w:proofErr w:type="spellStart"/>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 +</w:t>
      </w:r>
    </w:p>
    <w:p w14:paraId="00FB315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uides</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guide_legend</w:t>
      </w:r>
      <w:proofErr w:type="spellEnd"/>
      <w:r w:rsidRPr="002D7BC0">
        <w:rPr>
          <w:rFonts w:ascii="Courier New" w:hAnsi="Courier New" w:cs="Courier New"/>
          <w:sz w:val="16"/>
          <w:szCs w:val="16"/>
        </w:rPr>
        <w:t xml:space="preserve">(title = NULL, </w:t>
      </w:r>
      <w:proofErr w:type="spellStart"/>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1))</w:t>
      </w:r>
    </w:p>
    <w:p w14:paraId="3FA0752D" w14:textId="77777777" w:rsidR="002D7BC0" w:rsidRPr="002D7BC0" w:rsidRDefault="002D7BC0" w:rsidP="002D7BC0">
      <w:pPr>
        <w:rPr>
          <w:rFonts w:ascii="Courier New" w:hAnsi="Courier New" w:cs="Courier New"/>
          <w:sz w:val="16"/>
          <w:szCs w:val="16"/>
        </w:rPr>
      </w:pPr>
    </w:p>
    <w:p w14:paraId="09BC1D6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umulative</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returns</w:t>
      </w:r>
      <w:proofErr w:type="spellEnd"/>
    </w:p>
    <w:p w14:paraId="10C01C56"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umprod</w:t>
      </w:r>
      <w:proofErr w:type="spellEnd"/>
      <w:r w:rsidRPr="002D7BC0">
        <w:rPr>
          <w:rFonts w:ascii="Courier New" w:hAnsi="Courier New" w:cs="Courier New"/>
          <w:sz w:val="16"/>
          <w:szCs w:val="16"/>
        </w:rPr>
        <w:t>(1+minVarReturns)</w:t>
      </w:r>
    </w:p>
    <w:p w14:paraId="350BB9A7"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acf</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Optimal Portfolio")</w:t>
      </w:r>
    </w:p>
    <w:p w14:paraId="1DDE0E2B"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lastRenderedPageBreak/>
        <w:t>pacf</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Optimal Portfolio")</w:t>
      </w:r>
    </w:p>
    <w:p w14:paraId="6AD23A9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im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umulativ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p>
    <w:p w14:paraId="1E1DE0A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fit &lt;- </w:t>
      </w:r>
      <w:proofErr w:type="spellStart"/>
      <w:proofErr w:type="gramStart"/>
      <w:r w:rsidRPr="002D7BC0">
        <w:rPr>
          <w:rFonts w:ascii="Courier New" w:hAnsi="Courier New" w:cs="Courier New"/>
          <w:sz w:val="16"/>
          <w:szCs w:val="16"/>
        </w:rPr>
        <w:t>Arima</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rder</w:t>
      </w:r>
      <w:proofErr w:type="spellEnd"/>
      <w:r w:rsidRPr="002D7BC0">
        <w:rPr>
          <w:rFonts w:ascii="Courier New" w:hAnsi="Courier New" w:cs="Courier New"/>
          <w:sz w:val="16"/>
          <w:szCs w:val="16"/>
        </w:rPr>
        <w:t xml:space="preserve"> = c(7, 0, 0), </w:t>
      </w:r>
      <w:proofErr w:type="spellStart"/>
      <w:r w:rsidRPr="002D7BC0">
        <w:rPr>
          <w:rFonts w:ascii="Courier New" w:hAnsi="Courier New" w:cs="Courier New"/>
          <w:sz w:val="16"/>
          <w:szCs w:val="16"/>
        </w:rPr>
        <w:t>include.drift</w:t>
      </w:r>
      <w:proofErr w:type="spellEnd"/>
      <w:r w:rsidRPr="002D7BC0">
        <w:rPr>
          <w:rFonts w:ascii="Courier New" w:hAnsi="Courier New" w:cs="Courier New"/>
          <w:sz w:val="16"/>
          <w:szCs w:val="16"/>
        </w:rPr>
        <w:t xml:space="preserve"> = TRUE)</w:t>
      </w:r>
    </w:p>
    <w:p w14:paraId="7B40835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ummary</w:t>
      </w:r>
      <w:proofErr w:type="spellEnd"/>
      <w:r w:rsidRPr="002D7BC0">
        <w:rPr>
          <w:rFonts w:ascii="Courier New" w:hAnsi="Courier New" w:cs="Courier New"/>
          <w:sz w:val="16"/>
          <w:szCs w:val="16"/>
        </w:rPr>
        <w:t>(fit)</w:t>
      </w:r>
    </w:p>
    <w:p w14:paraId="74FB9989" w14:textId="77777777" w:rsidR="002D7BC0" w:rsidRPr="002D7BC0" w:rsidRDefault="002D7BC0" w:rsidP="002D7BC0">
      <w:pPr>
        <w:rPr>
          <w:rFonts w:ascii="Courier New" w:hAnsi="Courier New" w:cs="Courier New"/>
          <w:sz w:val="16"/>
          <w:szCs w:val="16"/>
        </w:rPr>
      </w:pPr>
    </w:p>
    <w:p w14:paraId="733E23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siduals</w:t>
      </w:r>
      <w:proofErr w:type="spellEnd"/>
    </w:p>
    <w:p w14:paraId="31E742D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heckresiduals</w:t>
      </w:r>
      <w:proofErr w:type="spellEnd"/>
      <w:r w:rsidRPr="002D7BC0">
        <w:rPr>
          <w:rFonts w:ascii="Courier New" w:hAnsi="Courier New" w:cs="Courier New"/>
          <w:sz w:val="16"/>
          <w:szCs w:val="16"/>
        </w:rPr>
        <w:t>(fit)</w:t>
      </w:r>
    </w:p>
    <w:p w14:paraId="0FFB67B4" w14:textId="77777777" w:rsidR="002D7BC0" w:rsidRPr="002D7BC0" w:rsidRDefault="002D7BC0" w:rsidP="002D7BC0">
      <w:pPr>
        <w:rPr>
          <w:rFonts w:ascii="Courier New" w:hAnsi="Courier New" w:cs="Courier New"/>
          <w:sz w:val="16"/>
          <w:szCs w:val="16"/>
        </w:rPr>
      </w:pPr>
    </w:p>
    <w:p w14:paraId="3AC630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ext</w:t>
      </w:r>
      <w:proofErr w:type="spellEnd"/>
      <w:r w:rsidRPr="002D7BC0">
        <w:rPr>
          <w:rFonts w:ascii="Courier New" w:hAnsi="Courier New" w:cs="Courier New"/>
          <w:sz w:val="16"/>
          <w:szCs w:val="16"/>
        </w:rPr>
        <w:t xml:space="preserve"> 12 and 24 </w:t>
      </w:r>
      <w:proofErr w:type="gramStart"/>
      <w:r w:rsidRPr="002D7BC0">
        <w:rPr>
          <w:rFonts w:ascii="Courier New" w:hAnsi="Courier New" w:cs="Courier New"/>
          <w:sz w:val="16"/>
          <w:szCs w:val="16"/>
        </w:rPr>
        <w:t>Lag</w:t>
      </w:r>
      <w:proofErr w:type="gramEnd"/>
    </w:p>
    <w:p w14:paraId="602EE78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fit, h = 24)</w:t>
      </w:r>
    </w:p>
    <w:p w14:paraId="0275CAD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fit, h = 12)</w:t>
      </w:r>
    </w:p>
    <w:p w14:paraId="7BF4546D" w14:textId="77777777" w:rsidR="002D7BC0" w:rsidRPr="002D7BC0" w:rsidRDefault="002D7BC0" w:rsidP="002D7BC0">
      <w:pPr>
        <w:rPr>
          <w:rFonts w:ascii="Courier New" w:hAnsi="Courier New" w:cs="Courier New"/>
          <w:sz w:val="16"/>
          <w:szCs w:val="16"/>
        </w:rPr>
      </w:pPr>
    </w:p>
    <w:p w14:paraId="6757D92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ecast</w:t>
      </w:r>
      <w:proofErr w:type="spellEnd"/>
    </w:p>
    <w:p w14:paraId="3031976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w:t>
      </w:r>
    </w:p>
    <w:p w14:paraId="798986FB" w14:textId="77777777" w:rsidR="002D7BC0" w:rsidRPr="002D7BC0" w:rsidRDefault="002D7BC0" w:rsidP="002D7BC0">
      <w:pPr>
        <w:rPr>
          <w:rFonts w:ascii="Courier New" w:hAnsi="Courier New" w:cs="Courier New"/>
          <w:sz w:val="16"/>
          <w:szCs w:val="16"/>
        </w:rPr>
      </w:pPr>
    </w:p>
    <w:p w14:paraId="2C0C39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Data</w:t>
      </w:r>
    </w:p>
    <w:p w14:paraId="6BF78644"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getSymbols.yahoo</w:t>
      </w:r>
      <w:proofErr w:type="spellEnd"/>
      <w:r w:rsidRPr="002D7BC0">
        <w:rPr>
          <w:rFonts w:ascii="Courier New" w:hAnsi="Courier New" w:cs="Courier New"/>
          <w:sz w:val="16"/>
          <w:szCs w:val="16"/>
        </w:rPr>
        <w:t xml:space="preserve">("^SSMI",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2010-01-01",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2020-05-08", </w:t>
      </w:r>
      <w:proofErr w:type="spellStart"/>
      <w:r w:rsidRPr="002D7BC0">
        <w:rPr>
          <w:rFonts w:ascii="Courier New" w:hAnsi="Courier New" w:cs="Courier New"/>
          <w:sz w:val="16"/>
          <w:szCs w:val="16"/>
        </w:rPr>
        <w:t>periodicit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eekly</w:t>
      </w:r>
      <w:proofErr w:type="spellEnd"/>
      <w:r w:rsidRPr="002D7BC0">
        <w:rPr>
          <w:rFonts w:ascii="Courier New" w:hAnsi="Courier New" w:cs="Courier New"/>
          <w:sz w:val="16"/>
          <w:szCs w:val="16"/>
        </w:rPr>
        <w:t>",</w:t>
      </w:r>
    </w:p>
    <w:p w14:paraId="11E6C72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auto.assign</w:t>
      </w:r>
      <w:proofErr w:type="spellEnd"/>
      <w:proofErr w:type="gramEnd"/>
      <w:r w:rsidRPr="002D7BC0">
        <w:rPr>
          <w:rFonts w:ascii="Courier New" w:hAnsi="Courier New" w:cs="Courier New"/>
          <w:sz w:val="16"/>
          <w:szCs w:val="16"/>
        </w:rPr>
        <w:t>=FALSE)[,6]</w:t>
      </w:r>
    </w:p>
    <w:p w14:paraId="5D730519" w14:textId="77777777" w:rsidR="002D7BC0" w:rsidRPr="002D7BC0" w:rsidRDefault="002D7BC0" w:rsidP="002D7BC0">
      <w:pPr>
        <w:rPr>
          <w:rFonts w:ascii="Courier New" w:hAnsi="Courier New" w:cs="Courier New"/>
          <w:sz w:val="16"/>
          <w:szCs w:val="16"/>
        </w:rPr>
      </w:pPr>
    </w:p>
    <w:p w14:paraId="2097796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returns</w:t>
      </w:r>
      <w:proofErr w:type="spellEnd"/>
    </w:p>
    <w:p w14:paraId="6E1A59A2"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calculat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ethod</w:t>
      </w:r>
      <w:proofErr w:type="spellEnd"/>
      <w:r w:rsidRPr="002D7BC0">
        <w:rPr>
          <w:rFonts w:ascii="Courier New" w:hAnsi="Courier New" w:cs="Courier New"/>
          <w:sz w:val="16"/>
          <w:szCs w:val="16"/>
        </w:rPr>
        <w:t xml:space="preserve"> = "simple")</w:t>
      </w:r>
    </w:p>
    <w:p w14:paraId="03ED928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a </w:t>
      </w:r>
      <w:proofErr w:type="spellStart"/>
      <w:r w:rsidRPr="002D7BC0">
        <w:rPr>
          <w:rFonts w:ascii="Courier New" w:hAnsi="Courier New" w:cs="Courier New"/>
          <w:sz w:val="16"/>
          <w:szCs w:val="16"/>
        </w:rPr>
        <w:t>char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mp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vs.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p>
    <w:p w14:paraId="6C3C083B" w14:textId="4C1B872F" w:rsidR="00722337" w:rsidRPr="00722337" w:rsidRDefault="002D7BC0" w:rsidP="002D7BC0">
      <w:proofErr w:type="spellStart"/>
      <w:proofErr w:type="gramStart"/>
      <w:r w:rsidRPr="002D7BC0">
        <w:rPr>
          <w:rFonts w:ascii="Courier New" w:hAnsi="Courier New" w:cs="Courier New"/>
          <w:sz w:val="16"/>
          <w:szCs w:val="16"/>
        </w:rPr>
        <w:t>chart.CumReturn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cbi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Performance Portfolio vs. SMI")</w:t>
      </w:r>
    </w:p>
    <w:p w14:paraId="5B1887C2" w14:textId="7E35769A" w:rsidR="00686322" w:rsidRDefault="00686322">
      <w:pPr>
        <w:spacing w:line="259" w:lineRule="auto"/>
        <w:jc w:val="left"/>
        <w:rPr>
          <w:rFonts w:eastAsiaTheme="majorEastAsia" w:cstheme="majorBidi"/>
          <w:b/>
          <w:sz w:val="24"/>
          <w:szCs w:val="32"/>
        </w:rPr>
      </w:pPr>
      <w:r>
        <w:br w:type="page"/>
      </w:r>
    </w:p>
    <w:p w14:paraId="3E709A9E" w14:textId="36E3C565" w:rsidR="004509D5" w:rsidRDefault="008B4BF2" w:rsidP="008B4BF2">
      <w:pPr>
        <w:pStyle w:val="berschrift1"/>
      </w:pPr>
      <w:bookmarkStart w:id="58" w:name="_Toc40866364"/>
      <w:bookmarkStart w:id="59" w:name="_Toc41249875"/>
      <w:r>
        <w:lastRenderedPageBreak/>
        <w:t>Eidesstattliche Erklärung</w:t>
      </w:r>
      <w:bookmarkEnd w:id="45"/>
      <w:bookmarkEnd w:id="58"/>
      <w:bookmarkEnd w:id="59"/>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2BAC2464" w:rsidR="008B4BF2" w:rsidRPr="008B4BF2" w:rsidRDefault="008B4BF2" w:rsidP="00901267">
      <w:pPr>
        <w:rPr>
          <w:lang w:eastAsia="de-CH"/>
        </w:rPr>
      </w:pPr>
    </w:p>
    <w:p w14:paraId="14EFCA57" w14:textId="5F13B67E" w:rsidR="008B4BF2" w:rsidRDefault="008E5919" w:rsidP="008B4BF2">
      <w:pPr>
        <w:rPr>
          <w:lang w:eastAsia="de-CH"/>
        </w:rPr>
      </w:pPr>
      <w:r>
        <w:rPr>
          <w:noProof/>
          <w:lang w:eastAsia="de-CH"/>
        </w:rPr>
        <w:drawing>
          <wp:anchor distT="0" distB="0" distL="114300" distR="114300" simplePos="0" relativeHeight="251680767" behindDoc="1" locked="0" layoutInCell="1" allowOverlap="1" wp14:anchorId="5E4495BC" wp14:editId="26F12192">
            <wp:simplePos x="0" y="0"/>
            <wp:positionH relativeFrom="column">
              <wp:posOffset>1732699</wp:posOffset>
            </wp:positionH>
            <wp:positionV relativeFrom="paragraph">
              <wp:posOffset>192932</wp:posOffset>
            </wp:positionV>
            <wp:extent cx="1304544" cy="597408"/>
            <wp:effectExtent l="0" t="0" r="0" b="0"/>
            <wp:wrapNone/>
            <wp:docPr id="19" name="Grafik 19"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erschrift.jpg"/>
                    <pic:cNvPicPr/>
                  </pic:nvPicPr>
                  <pic:blipFill>
                    <a:blip r:embed="rId25" cstate="print">
                      <a:extLst>
                        <a:ext uri="{BEBA8EAE-BF5A-486C-A8C5-ECC9F3942E4B}">
                          <a14:imgProps xmlns:a14="http://schemas.microsoft.com/office/drawing/2010/main">
                            <a14:imgLayer r:embed="rId26">
                              <a14:imgEffect>
                                <a14:backgroundRemoval t="9028" b="91667" l="6688" r="92994">
                                  <a14:foregroundMark x1="71656" y1="92361" x2="71656" y2="92361"/>
                                  <a14:foregroundMark x1="90127" y1="63194" x2="90127" y2="63194"/>
                                  <a14:foregroundMark x1="93312" y1="55556" x2="93312" y2="55556"/>
                                  <a14:foregroundMark x1="28981" y1="61111" x2="28981" y2="61111"/>
                                  <a14:foregroundMark x1="21656" y1="52778" x2="21656" y2="52778"/>
                                  <a14:foregroundMark x1="6688" y1="52778" x2="6688" y2="52778"/>
                                  <a14:backgroundMark x1="42038" y1="28472" x2="42038" y2="28472"/>
                                  <a14:backgroundMark x1="44586" y1="72917" x2="44586" y2="72917"/>
                                  <a14:backgroundMark x1="61783" y1="59028" x2="61783" y2="59028"/>
                                  <a14:backgroundMark x1="61783" y1="81250" x2="61783" y2="81250"/>
                                  <a14:backgroundMark x1="73248" y1="68750" x2="73248" y2="68750"/>
                                  <a14:backgroundMark x1="68471" y1="73611" x2="68471" y2="73611"/>
                                  <a14:backgroundMark x1="69427" y1="81250" x2="69427" y2="81250"/>
                                  <a14:backgroundMark x1="76752" y1="77778" x2="76752" y2="77778"/>
                                  <a14:backgroundMark x1="76115" y1="61111" x2="76115" y2="61111"/>
                                  <a14:backgroundMark x1="7006" y1="56944" x2="7006" y2="56944"/>
                                  <a14:backgroundMark x1="7006" y1="52778" x2="7006" y2="52778"/>
                                </a14:backgroundRemoval>
                              </a14:imgEffect>
                            </a14:imgLayer>
                          </a14:imgProps>
                        </a:ext>
                        <a:ext uri="{28A0092B-C50C-407E-A947-70E740481C1C}">
                          <a14:useLocalDpi xmlns:a14="http://schemas.microsoft.com/office/drawing/2010/main" val="0"/>
                        </a:ext>
                      </a:extLst>
                    </a:blip>
                    <a:stretch>
                      <a:fillRect/>
                    </a:stretch>
                  </pic:blipFill>
                  <pic:spPr>
                    <a:xfrm>
                      <a:off x="0" y="0"/>
                      <a:ext cx="1304544" cy="597408"/>
                    </a:xfrm>
                    <a:prstGeom prst="rect">
                      <a:avLst/>
                    </a:prstGeom>
                  </pic:spPr>
                </pic:pic>
              </a:graphicData>
            </a:graphic>
          </wp:anchor>
        </w:drawing>
      </w:r>
      <w:r w:rsidR="005C41C5">
        <w:rPr>
          <w:noProof/>
          <w:bdr w:val="none" w:sz="0" w:space="0" w:color="auto" w:frame="1"/>
        </w:rPr>
        <w:drawing>
          <wp:anchor distT="0" distB="0" distL="114300" distR="114300" simplePos="0" relativeHeight="251660287" behindDoc="1" locked="0" layoutInCell="1" allowOverlap="1" wp14:anchorId="48187F78" wp14:editId="0CC07F36">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83533E">
        <w:rPr>
          <w:noProof/>
          <w:lang w:eastAsia="de-CH"/>
        </w:rPr>
        <w:t>24.05.2020</w:t>
      </w:r>
      <w:r w:rsidR="008B4BF2">
        <w:rPr>
          <w:lang w:eastAsia="de-CH"/>
        </w:rPr>
        <w:fldChar w:fldCharType="end"/>
      </w:r>
    </w:p>
    <w:p w14:paraId="4E321F15" w14:textId="411FC612"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28"/>
      <w:pgSz w:w="11906" w:h="16838"/>
      <w:pgMar w:top="1418" w:right="1418" w:bottom="1418" w:left="141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 w:author="Bodo Grütter" w:date="2020-05-24T20:44:00Z" w:initials="BG">
    <w:p w14:paraId="3DCE2BB1" w14:textId="30A6EC4C" w:rsidR="009D11AC" w:rsidRDefault="009D11AC">
      <w:pPr>
        <w:pStyle w:val="Kommentartext"/>
      </w:pPr>
      <w:r>
        <w:rPr>
          <w:rStyle w:val="Kommentarzeichen"/>
        </w:rPr>
        <w:annotationRef/>
      </w:r>
      <w:r>
        <w:t>Ich habe Kapitel 3.3 Auswahl der Aktien gestrichen und ins Kapitel 3.2 reingenommen</w:t>
      </w:r>
    </w:p>
  </w:comment>
  <w:comment w:id="20" w:author="Bodo Grütter" w:date="2020-05-24T21:13:00Z" w:initials="BG">
    <w:p w14:paraId="41B613AF" w14:textId="6D9B7C7B" w:rsidR="009D11AC" w:rsidRDefault="009D11AC">
      <w:pPr>
        <w:pStyle w:val="Kommentartext"/>
      </w:pPr>
      <w:r>
        <w:rPr>
          <w:rStyle w:val="Kommentarzeichen"/>
        </w:rPr>
        <w:annotationRef/>
      </w:r>
      <w:r>
        <w:t>Wo müsste dieser Satz nun hin?</w:t>
      </w:r>
    </w:p>
  </w:comment>
  <w:comment w:id="23" w:author="Bodo Grütter" w:date="2020-05-24T20:13:00Z" w:initials="BG">
    <w:p w14:paraId="3A054087" w14:textId="4DF2C0A9" w:rsidR="009D11AC" w:rsidRDefault="009D11AC">
      <w:pPr>
        <w:pStyle w:val="Kommentartext"/>
      </w:pPr>
      <w:r>
        <w:rPr>
          <w:rStyle w:val="Kommentarzeichen"/>
        </w:rPr>
        <w:annotationRef/>
      </w:r>
      <w:r>
        <w:t>Ein Aktienportfolio besteht doch immer aus mehreren Aktien. Ist dies wirklich der Grund, dass es nicht wie im Unterricht umgesetzt werden konnte?</w:t>
      </w:r>
    </w:p>
  </w:comment>
  <w:comment w:id="24" w:author="Bodo Grütter" w:date="2020-05-24T20:14:00Z" w:initials="BG">
    <w:p w14:paraId="74D5F300" w14:textId="69921F0B" w:rsidR="009D11AC" w:rsidRDefault="009D11AC">
      <w:pPr>
        <w:pStyle w:val="Kommentartext"/>
      </w:pPr>
      <w:r>
        <w:rPr>
          <w:rStyle w:val="Kommentarzeichen"/>
        </w:rPr>
        <w:annotationRef/>
      </w:r>
      <w:r>
        <w:t>Diesen Satz habe ich nicht ganz verstanden</w:t>
      </w:r>
    </w:p>
  </w:comment>
  <w:comment w:id="22" w:author="Bodo Grütter" w:date="2020-05-24T20:12:00Z" w:initials="BG">
    <w:p w14:paraId="562330C3" w14:textId="5572B0CD" w:rsidR="009D11AC" w:rsidRDefault="009D11AC">
      <w:pPr>
        <w:pStyle w:val="Kommentartext"/>
      </w:pPr>
      <w:r>
        <w:rPr>
          <w:rStyle w:val="Kommentarzeichen"/>
        </w:rPr>
        <w:annotationRef/>
      </w:r>
      <w:r>
        <w:t>Bitte nochmals inhaltlich prüfen, da ich das zum Teil sprachlich überarbeitet habe</w:t>
      </w:r>
    </w:p>
  </w:comment>
  <w:comment w:id="25" w:author="Bodo Grütter" w:date="2020-05-24T20:12:00Z" w:initials="BG">
    <w:p w14:paraId="32503C07" w14:textId="32007206" w:rsidR="009D11AC" w:rsidRDefault="009D11AC">
      <w:pPr>
        <w:pStyle w:val="Kommentartext"/>
      </w:pPr>
      <w:r>
        <w:rPr>
          <w:rStyle w:val="Kommentarzeichen"/>
        </w:rPr>
        <w:annotationRef/>
      </w:r>
      <w:r>
        <w:t>Kann man das hier vielleicht noch etwas ausschmücken? Der Abschnitt wirkt etwas klein…</w:t>
      </w:r>
    </w:p>
  </w:comment>
  <w:comment w:id="26" w:author="Bodo Grütter" w:date="2020-05-24T20:15:00Z" w:initials="BG">
    <w:p w14:paraId="25BDE275" w14:textId="0C4F6439" w:rsidR="009D11AC" w:rsidRDefault="009D11AC">
      <w:pPr>
        <w:pStyle w:val="Kommentartext"/>
      </w:pPr>
      <w:r>
        <w:rPr>
          <w:rStyle w:val="Kommentarzeichen"/>
        </w:rPr>
        <w:annotationRef/>
      </w:r>
      <w:r>
        <w:t>Was meinst du mit Ticker?</w:t>
      </w:r>
    </w:p>
  </w:comment>
  <w:comment w:id="29" w:author="Bodo Grütter" w:date="2020-05-24T21:57:00Z" w:initials="BG">
    <w:p w14:paraId="76381C2A" w14:textId="045C20AD" w:rsidR="00A927AC" w:rsidRDefault="00A927AC">
      <w:pPr>
        <w:pStyle w:val="Kommentartext"/>
      </w:pPr>
      <w:r>
        <w:rPr>
          <w:rStyle w:val="Kommentarzeichen"/>
        </w:rPr>
        <w:annotationRef/>
      </w:r>
      <w:r>
        <w:t>Nicht verfünffacht?</w:t>
      </w:r>
    </w:p>
  </w:comment>
  <w:comment w:id="30" w:author="Bodo Grütter" w:date="2020-05-24T21:42:00Z" w:initials="BG">
    <w:p w14:paraId="77528250" w14:textId="7428E2A3" w:rsidR="009D11AC" w:rsidRDefault="009D11AC">
      <w:pPr>
        <w:pStyle w:val="Kommentartext"/>
      </w:pPr>
      <w:r>
        <w:rPr>
          <w:rStyle w:val="Kommentarzeichen"/>
        </w:rPr>
        <w:annotationRef/>
      </w:r>
      <w:r>
        <w:t>Versteh ich nicht ganz… Die 50'000 wurden ja berechnet. Warum muss man annehmen, dass dies nicht stimmt?</w:t>
      </w:r>
    </w:p>
  </w:comment>
  <w:comment w:id="31" w:author="Bodo Grütter" w:date="2020-05-24T21:44:00Z" w:initials="BG">
    <w:p w14:paraId="6745749B" w14:textId="4F0263A2" w:rsidR="009D11AC" w:rsidRDefault="009D11AC">
      <w:pPr>
        <w:pStyle w:val="Kommentartext"/>
      </w:pPr>
      <w:r>
        <w:rPr>
          <w:rStyle w:val="Kommentarzeichen"/>
        </w:rPr>
        <w:annotationRef/>
      </w:r>
      <w:r>
        <w:t>Was meinst du mit «</w:t>
      </w:r>
      <w:proofErr w:type="gramStart"/>
      <w:r>
        <w:t>das</w:t>
      </w:r>
      <w:proofErr w:type="gramEnd"/>
      <w:r>
        <w:t>»? Die Berechnung des kumulierten Ertrags aus dem vorherigen Abschnitt?</w:t>
      </w:r>
    </w:p>
  </w:comment>
  <w:comment w:id="32" w:author="Bodo Grütter" w:date="2020-05-24T21:48:00Z" w:initials="BG">
    <w:p w14:paraId="4B4349DD" w14:textId="7D289EE6" w:rsidR="009D11AC" w:rsidRDefault="009D11AC">
      <w:pPr>
        <w:pStyle w:val="Kommentartext"/>
      </w:pPr>
      <w:r>
        <w:rPr>
          <w:rStyle w:val="Kommentarzeichen"/>
        </w:rPr>
        <w:annotationRef/>
      </w:r>
      <w:r>
        <w:t>Was meinst du mit ganzen Aktien?</w:t>
      </w:r>
    </w:p>
  </w:comment>
  <w:comment w:id="33" w:author="Bodo Grütter" w:date="2020-05-24T20:31:00Z" w:initials="BG">
    <w:p w14:paraId="407D762B" w14:textId="533F86BE" w:rsidR="009D11AC" w:rsidRDefault="009D11AC">
      <w:pPr>
        <w:pStyle w:val="Kommentartext"/>
      </w:pPr>
      <w:r>
        <w:rPr>
          <w:rStyle w:val="Kommentarzeichen"/>
        </w:rPr>
        <w:annotationRef/>
      </w:r>
      <w:r>
        <w:t>Wurde oben nicht geschrieben, dass die Aktien mit maximal 30% gewichtet werden sol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CE2BB1" w15:done="0"/>
  <w15:commentEx w15:paraId="41B613AF" w15:done="0"/>
  <w15:commentEx w15:paraId="3A054087" w15:done="0"/>
  <w15:commentEx w15:paraId="74D5F300" w15:done="0"/>
  <w15:commentEx w15:paraId="562330C3" w15:done="0"/>
  <w15:commentEx w15:paraId="32503C07" w15:done="0"/>
  <w15:commentEx w15:paraId="25BDE275" w15:done="0"/>
  <w15:commentEx w15:paraId="76381C2A" w15:done="0"/>
  <w15:commentEx w15:paraId="77528250" w15:done="0"/>
  <w15:commentEx w15:paraId="6745749B" w15:done="0"/>
  <w15:commentEx w15:paraId="4B4349DD" w15:done="0"/>
  <w15:commentEx w15:paraId="407D762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CE2BB1" w16cid:durableId="22755B34"/>
  <w16cid:commentId w16cid:paraId="41B613AF" w16cid:durableId="227561E0"/>
  <w16cid:commentId w16cid:paraId="3A054087" w16cid:durableId="227553FF"/>
  <w16cid:commentId w16cid:paraId="74D5F300" w16cid:durableId="2275543A"/>
  <w16cid:commentId w16cid:paraId="562330C3" w16cid:durableId="227553BD"/>
  <w16cid:commentId w16cid:paraId="32503C07" w16cid:durableId="22755391"/>
  <w16cid:commentId w16cid:paraId="25BDE275" w16cid:durableId="22755451"/>
  <w16cid:commentId w16cid:paraId="76381C2A" w16cid:durableId="22756C32"/>
  <w16cid:commentId w16cid:paraId="77528250" w16cid:durableId="227568C6"/>
  <w16cid:commentId w16cid:paraId="6745749B" w16cid:durableId="2275694B"/>
  <w16cid:commentId w16cid:paraId="4B4349DD" w16cid:durableId="22756A10"/>
  <w16cid:commentId w16cid:paraId="407D762B" w16cid:durableId="227558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308D45" w14:textId="77777777" w:rsidR="00FE53F8" w:rsidRDefault="00FE53F8" w:rsidP="009D53B8">
      <w:pPr>
        <w:spacing w:after="0"/>
      </w:pPr>
      <w:r>
        <w:separator/>
      </w:r>
    </w:p>
  </w:endnote>
  <w:endnote w:type="continuationSeparator" w:id="0">
    <w:p w14:paraId="31A2E78E" w14:textId="77777777" w:rsidR="00FE53F8" w:rsidRDefault="00FE53F8"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759324"/>
      <w:docPartObj>
        <w:docPartGallery w:val="Page Numbers (Bottom of Page)"/>
        <w:docPartUnique/>
      </w:docPartObj>
    </w:sdtPr>
    <w:sdtContent>
      <w:p w14:paraId="2A96D24C" w14:textId="7EA68F8A" w:rsidR="009D11AC" w:rsidRDefault="009D11AC">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9D11AC" w:rsidRDefault="009D11A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D3D792" w14:textId="77777777" w:rsidR="00FE53F8" w:rsidRDefault="00FE53F8" w:rsidP="009D53B8">
      <w:pPr>
        <w:spacing w:after="0"/>
      </w:pPr>
      <w:r>
        <w:separator/>
      </w:r>
    </w:p>
  </w:footnote>
  <w:footnote w:type="continuationSeparator" w:id="0">
    <w:p w14:paraId="1CB6D59C" w14:textId="77777777" w:rsidR="00FE53F8" w:rsidRDefault="00FE53F8" w:rsidP="009D53B8">
      <w:pPr>
        <w:spacing w:after="0"/>
      </w:pPr>
      <w:r>
        <w:continuationSeparator/>
      </w:r>
    </w:p>
  </w:footnote>
  <w:footnote w:id="1">
    <w:p w14:paraId="4117C298" w14:textId="53A90903" w:rsidR="009D11AC" w:rsidRDefault="009D11AC" w:rsidP="007B2836">
      <w:pPr>
        <w:pStyle w:val="Funotentext"/>
      </w:pPr>
      <w:r>
        <w:rPr>
          <w:rStyle w:val="Funotenzeichen"/>
        </w:rPr>
        <w:footnoteRef/>
      </w:r>
      <w:r>
        <w:t xml:space="preserve"> vgl. Kapitel 2.2</w:t>
      </w:r>
    </w:p>
  </w:footnote>
  <w:footnote w:id="2">
    <w:p w14:paraId="73C998F6" w14:textId="301783C5" w:rsidR="009D11AC" w:rsidRDefault="009D11AC">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9D11AC" w:rsidRDefault="009D11AC">
      <w:pPr>
        <w:pStyle w:val="Funotentext"/>
      </w:pPr>
      <w:r>
        <w:rPr>
          <w:rStyle w:val="Funotenzeichen"/>
        </w:rPr>
        <w:footnoteRef/>
      </w:r>
      <w:r>
        <w:t xml:space="preserve"> </w:t>
      </w:r>
      <w:hyperlink r:id="rId2" w:history="1">
        <w:r>
          <w:rPr>
            <w:rStyle w:val="Hyperlink"/>
          </w:rPr>
          <w:t>https://link.springer.com/</w:t>
        </w:r>
      </w:hyperlink>
    </w:p>
  </w:footnote>
  <w:footnote w:id="4">
    <w:p w14:paraId="55765556" w14:textId="476249F9" w:rsidR="009D11AC" w:rsidRDefault="009D11AC">
      <w:pPr>
        <w:pStyle w:val="Funotentext"/>
      </w:pPr>
      <w:r>
        <w:rPr>
          <w:rStyle w:val="Funotenzeichen"/>
        </w:rPr>
        <w:footnoteRef/>
      </w:r>
      <w:r>
        <w:t xml:space="preserve"> </w:t>
      </w:r>
      <w:hyperlink r:id="rId3" w:history="1">
        <w:r>
          <w:rPr>
            <w:rStyle w:val="Hyperlink"/>
          </w:rPr>
          <w:t>https://www.google.com/</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E5A10B0"/>
    <w:multiLevelType w:val="hybridMultilevel"/>
    <w:tmpl w:val="C494F4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51B4689"/>
    <w:multiLevelType w:val="hybridMultilevel"/>
    <w:tmpl w:val="B2AA9DE6"/>
    <w:lvl w:ilvl="0" w:tplc="C5B4390A">
      <w:start w:val="1"/>
      <w:numFmt w:val="upperLetter"/>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48D85142"/>
    <w:multiLevelType w:val="hybridMultilevel"/>
    <w:tmpl w:val="295656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11"/>
  </w:num>
  <w:num w:numId="3">
    <w:abstractNumId w:val="10"/>
  </w:num>
  <w:num w:numId="4">
    <w:abstractNumId w:val="15"/>
  </w:num>
  <w:num w:numId="5">
    <w:abstractNumId w:val="3"/>
  </w:num>
  <w:num w:numId="6">
    <w:abstractNumId w:val="13"/>
  </w:num>
  <w:num w:numId="7">
    <w:abstractNumId w:val="7"/>
  </w:num>
  <w:num w:numId="8">
    <w:abstractNumId w:val="9"/>
  </w:num>
  <w:num w:numId="9">
    <w:abstractNumId w:val="0"/>
  </w:num>
  <w:num w:numId="10">
    <w:abstractNumId w:val="14"/>
  </w:num>
  <w:num w:numId="11">
    <w:abstractNumId w:val="6"/>
  </w:num>
  <w:num w:numId="12">
    <w:abstractNumId w:val="1"/>
  </w:num>
  <w:num w:numId="13">
    <w:abstractNumId w:val="12"/>
  </w:num>
  <w:num w:numId="14">
    <w:abstractNumId w:val="4"/>
  </w:num>
  <w:num w:numId="15">
    <w:abstractNumId w:val="8"/>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odo Grütter">
    <w15:presenceInfo w15:providerId="Windows Live" w15:userId="276aa78a365a25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7AwNTU1MTc3tzBQ0lEKTi0uzszPAykwrQUAaC0vjSwAAAA="/>
  </w:docVars>
  <w:rsids>
    <w:rsidRoot w:val="0032086A"/>
    <w:rsid w:val="0000004D"/>
    <w:rsid w:val="0000074A"/>
    <w:rsid w:val="00000BDE"/>
    <w:rsid w:val="0000102A"/>
    <w:rsid w:val="00001CB2"/>
    <w:rsid w:val="00001E9D"/>
    <w:rsid w:val="0000370E"/>
    <w:rsid w:val="00004E30"/>
    <w:rsid w:val="000055C3"/>
    <w:rsid w:val="0001118B"/>
    <w:rsid w:val="00012B37"/>
    <w:rsid w:val="00012BA2"/>
    <w:rsid w:val="00015832"/>
    <w:rsid w:val="000165E5"/>
    <w:rsid w:val="00016E7F"/>
    <w:rsid w:val="000176D5"/>
    <w:rsid w:val="00017D8C"/>
    <w:rsid w:val="00020A3A"/>
    <w:rsid w:val="000212F0"/>
    <w:rsid w:val="00021AC9"/>
    <w:rsid w:val="00021D1A"/>
    <w:rsid w:val="000230BB"/>
    <w:rsid w:val="00023553"/>
    <w:rsid w:val="00023AF5"/>
    <w:rsid w:val="0002440B"/>
    <w:rsid w:val="00024BCA"/>
    <w:rsid w:val="000253E5"/>
    <w:rsid w:val="00026E2A"/>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B21"/>
    <w:rsid w:val="00046C06"/>
    <w:rsid w:val="00050BBF"/>
    <w:rsid w:val="00050CC6"/>
    <w:rsid w:val="00050DBE"/>
    <w:rsid w:val="00051D4D"/>
    <w:rsid w:val="00052C94"/>
    <w:rsid w:val="00053687"/>
    <w:rsid w:val="00053818"/>
    <w:rsid w:val="0005432F"/>
    <w:rsid w:val="00054B23"/>
    <w:rsid w:val="00055DE6"/>
    <w:rsid w:val="00060915"/>
    <w:rsid w:val="0006424C"/>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A9C"/>
    <w:rsid w:val="00093DA2"/>
    <w:rsid w:val="00096922"/>
    <w:rsid w:val="000A0447"/>
    <w:rsid w:val="000A108D"/>
    <w:rsid w:val="000A128F"/>
    <w:rsid w:val="000A4379"/>
    <w:rsid w:val="000A4E21"/>
    <w:rsid w:val="000A57E3"/>
    <w:rsid w:val="000A705B"/>
    <w:rsid w:val="000A7D90"/>
    <w:rsid w:val="000B0C7F"/>
    <w:rsid w:val="000B3147"/>
    <w:rsid w:val="000B40DB"/>
    <w:rsid w:val="000B61A3"/>
    <w:rsid w:val="000B77CE"/>
    <w:rsid w:val="000C012F"/>
    <w:rsid w:val="000C11C2"/>
    <w:rsid w:val="000C21E9"/>
    <w:rsid w:val="000C27CA"/>
    <w:rsid w:val="000C291A"/>
    <w:rsid w:val="000C3908"/>
    <w:rsid w:val="000C6D43"/>
    <w:rsid w:val="000C73E0"/>
    <w:rsid w:val="000C78CD"/>
    <w:rsid w:val="000D08CE"/>
    <w:rsid w:val="000D168B"/>
    <w:rsid w:val="000D3101"/>
    <w:rsid w:val="000D4573"/>
    <w:rsid w:val="000D5352"/>
    <w:rsid w:val="000D59EE"/>
    <w:rsid w:val="000D7C8E"/>
    <w:rsid w:val="000E09FB"/>
    <w:rsid w:val="000E0C23"/>
    <w:rsid w:val="000E3924"/>
    <w:rsid w:val="000E443C"/>
    <w:rsid w:val="000E619D"/>
    <w:rsid w:val="000E7390"/>
    <w:rsid w:val="000E763E"/>
    <w:rsid w:val="000F0662"/>
    <w:rsid w:val="000F0A45"/>
    <w:rsid w:val="000F0DC2"/>
    <w:rsid w:val="000F0FD2"/>
    <w:rsid w:val="000F1819"/>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563F"/>
    <w:rsid w:val="00116C79"/>
    <w:rsid w:val="00120E2B"/>
    <w:rsid w:val="00121373"/>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543B"/>
    <w:rsid w:val="00145C11"/>
    <w:rsid w:val="00147E5C"/>
    <w:rsid w:val="0015015E"/>
    <w:rsid w:val="00150896"/>
    <w:rsid w:val="00152CC4"/>
    <w:rsid w:val="00152FF6"/>
    <w:rsid w:val="00153883"/>
    <w:rsid w:val="00155A6C"/>
    <w:rsid w:val="0015602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A1"/>
    <w:rsid w:val="00175F6B"/>
    <w:rsid w:val="00177299"/>
    <w:rsid w:val="00177423"/>
    <w:rsid w:val="00177BB8"/>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7F7"/>
    <w:rsid w:val="001B0C92"/>
    <w:rsid w:val="001B0CC1"/>
    <w:rsid w:val="001B0D53"/>
    <w:rsid w:val="001B149C"/>
    <w:rsid w:val="001B223D"/>
    <w:rsid w:val="001B5EA3"/>
    <w:rsid w:val="001B68DB"/>
    <w:rsid w:val="001B7AFD"/>
    <w:rsid w:val="001C16BB"/>
    <w:rsid w:val="001C27B3"/>
    <w:rsid w:val="001C39BB"/>
    <w:rsid w:val="001C51FF"/>
    <w:rsid w:val="001D0D7E"/>
    <w:rsid w:val="001D1194"/>
    <w:rsid w:val="001D15C7"/>
    <w:rsid w:val="001D35B7"/>
    <w:rsid w:val="001D39C6"/>
    <w:rsid w:val="001D449A"/>
    <w:rsid w:val="001D5EE4"/>
    <w:rsid w:val="001D7364"/>
    <w:rsid w:val="001D7511"/>
    <w:rsid w:val="001D77CD"/>
    <w:rsid w:val="001E03DA"/>
    <w:rsid w:val="001E0F4C"/>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1447"/>
    <w:rsid w:val="001F6B62"/>
    <w:rsid w:val="001F7325"/>
    <w:rsid w:val="001F7F6E"/>
    <w:rsid w:val="002019D9"/>
    <w:rsid w:val="0020319F"/>
    <w:rsid w:val="00203504"/>
    <w:rsid w:val="00203A69"/>
    <w:rsid w:val="00203C06"/>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1C38"/>
    <w:rsid w:val="00234284"/>
    <w:rsid w:val="00235B5B"/>
    <w:rsid w:val="00236901"/>
    <w:rsid w:val="0023730F"/>
    <w:rsid w:val="002373AC"/>
    <w:rsid w:val="002375CA"/>
    <w:rsid w:val="002406E5"/>
    <w:rsid w:val="00240AC9"/>
    <w:rsid w:val="0024142C"/>
    <w:rsid w:val="00241567"/>
    <w:rsid w:val="00241CF9"/>
    <w:rsid w:val="00242D5E"/>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14F9"/>
    <w:rsid w:val="0027445E"/>
    <w:rsid w:val="00274B2A"/>
    <w:rsid w:val="00275BB1"/>
    <w:rsid w:val="00275D7D"/>
    <w:rsid w:val="00276A1D"/>
    <w:rsid w:val="00285074"/>
    <w:rsid w:val="002855B1"/>
    <w:rsid w:val="00285B86"/>
    <w:rsid w:val="00287919"/>
    <w:rsid w:val="00287AE3"/>
    <w:rsid w:val="0029061B"/>
    <w:rsid w:val="00291BF0"/>
    <w:rsid w:val="00292110"/>
    <w:rsid w:val="00294DC7"/>
    <w:rsid w:val="00297AE3"/>
    <w:rsid w:val="00297D82"/>
    <w:rsid w:val="002A0779"/>
    <w:rsid w:val="002A17A3"/>
    <w:rsid w:val="002A2AA1"/>
    <w:rsid w:val="002A49FD"/>
    <w:rsid w:val="002B024F"/>
    <w:rsid w:val="002B0735"/>
    <w:rsid w:val="002B1DDE"/>
    <w:rsid w:val="002B4D97"/>
    <w:rsid w:val="002B73FB"/>
    <w:rsid w:val="002C069C"/>
    <w:rsid w:val="002C0A57"/>
    <w:rsid w:val="002C2203"/>
    <w:rsid w:val="002C6F38"/>
    <w:rsid w:val="002D0746"/>
    <w:rsid w:val="002D128F"/>
    <w:rsid w:val="002D2C93"/>
    <w:rsid w:val="002D32EE"/>
    <w:rsid w:val="002D3340"/>
    <w:rsid w:val="002D3AE3"/>
    <w:rsid w:val="002D40E1"/>
    <w:rsid w:val="002D43B9"/>
    <w:rsid w:val="002D4EC3"/>
    <w:rsid w:val="002D5B5D"/>
    <w:rsid w:val="002D7546"/>
    <w:rsid w:val="002D7BC0"/>
    <w:rsid w:val="002D7C07"/>
    <w:rsid w:val="002E291A"/>
    <w:rsid w:val="002E2949"/>
    <w:rsid w:val="002E2BE6"/>
    <w:rsid w:val="002E5EFF"/>
    <w:rsid w:val="002E69ED"/>
    <w:rsid w:val="002E6BF6"/>
    <w:rsid w:val="002E7C7F"/>
    <w:rsid w:val="002E7CEA"/>
    <w:rsid w:val="002F431D"/>
    <w:rsid w:val="002F50D7"/>
    <w:rsid w:val="002F5558"/>
    <w:rsid w:val="002F56A2"/>
    <w:rsid w:val="002F5EFD"/>
    <w:rsid w:val="002F6E4B"/>
    <w:rsid w:val="002F7AC6"/>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503B"/>
    <w:rsid w:val="00315F97"/>
    <w:rsid w:val="00316BFB"/>
    <w:rsid w:val="00317ADF"/>
    <w:rsid w:val="00320371"/>
    <w:rsid w:val="00320505"/>
    <w:rsid w:val="0032076E"/>
    <w:rsid w:val="0032086A"/>
    <w:rsid w:val="0032228B"/>
    <w:rsid w:val="003227A1"/>
    <w:rsid w:val="00323484"/>
    <w:rsid w:val="00323D7D"/>
    <w:rsid w:val="00324B6F"/>
    <w:rsid w:val="00324CA3"/>
    <w:rsid w:val="00325277"/>
    <w:rsid w:val="003258C1"/>
    <w:rsid w:val="00326021"/>
    <w:rsid w:val="0032677F"/>
    <w:rsid w:val="00326952"/>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3551"/>
    <w:rsid w:val="003563B5"/>
    <w:rsid w:val="00357BFD"/>
    <w:rsid w:val="00360DA2"/>
    <w:rsid w:val="00361389"/>
    <w:rsid w:val="0036198C"/>
    <w:rsid w:val="00363082"/>
    <w:rsid w:val="003649EA"/>
    <w:rsid w:val="003676F3"/>
    <w:rsid w:val="00373155"/>
    <w:rsid w:val="00374048"/>
    <w:rsid w:val="00374880"/>
    <w:rsid w:val="00374B23"/>
    <w:rsid w:val="0037705E"/>
    <w:rsid w:val="00380666"/>
    <w:rsid w:val="0038159A"/>
    <w:rsid w:val="003835F2"/>
    <w:rsid w:val="0038428E"/>
    <w:rsid w:val="00384A3D"/>
    <w:rsid w:val="00385DB8"/>
    <w:rsid w:val="003867BF"/>
    <w:rsid w:val="003902B4"/>
    <w:rsid w:val="00391700"/>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1DF"/>
    <w:rsid w:val="003C63D4"/>
    <w:rsid w:val="003C6FB2"/>
    <w:rsid w:val="003D0C34"/>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2C3D"/>
    <w:rsid w:val="003E3024"/>
    <w:rsid w:val="003E3545"/>
    <w:rsid w:val="003E3BBB"/>
    <w:rsid w:val="003E484A"/>
    <w:rsid w:val="003E51C8"/>
    <w:rsid w:val="003E6257"/>
    <w:rsid w:val="003E662B"/>
    <w:rsid w:val="003E69C8"/>
    <w:rsid w:val="003E71F6"/>
    <w:rsid w:val="003E7B5A"/>
    <w:rsid w:val="003F04A8"/>
    <w:rsid w:val="003F127C"/>
    <w:rsid w:val="00400757"/>
    <w:rsid w:val="00400A5B"/>
    <w:rsid w:val="00405DDD"/>
    <w:rsid w:val="00406178"/>
    <w:rsid w:val="0040744F"/>
    <w:rsid w:val="0040749D"/>
    <w:rsid w:val="00412068"/>
    <w:rsid w:val="00414CC5"/>
    <w:rsid w:val="00417804"/>
    <w:rsid w:val="0042088E"/>
    <w:rsid w:val="00420FE9"/>
    <w:rsid w:val="0042172C"/>
    <w:rsid w:val="00422687"/>
    <w:rsid w:val="0042301A"/>
    <w:rsid w:val="00424D3A"/>
    <w:rsid w:val="00424F78"/>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FA3"/>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2641"/>
    <w:rsid w:val="00492DF9"/>
    <w:rsid w:val="004931C2"/>
    <w:rsid w:val="00493358"/>
    <w:rsid w:val="004946AF"/>
    <w:rsid w:val="00495588"/>
    <w:rsid w:val="004968C1"/>
    <w:rsid w:val="0049694C"/>
    <w:rsid w:val="004972ED"/>
    <w:rsid w:val="004A0296"/>
    <w:rsid w:val="004A186D"/>
    <w:rsid w:val="004A4801"/>
    <w:rsid w:val="004A4DF4"/>
    <w:rsid w:val="004A526A"/>
    <w:rsid w:val="004A7204"/>
    <w:rsid w:val="004A7598"/>
    <w:rsid w:val="004B2AFC"/>
    <w:rsid w:val="004B4261"/>
    <w:rsid w:val="004B453D"/>
    <w:rsid w:val="004B4D42"/>
    <w:rsid w:val="004B6969"/>
    <w:rsid w:val="004B6F9A"/>
    <w:rsid w:val="004B71FC"/>
    <w:rsid w:val="004C01E6"/>
    <w:rsid w:val="004C068E"/>
    <w:rsid w:val="004C1D43"/>
    <w:rsid w:val="004C2970"/>
    <w:rsid w:val="004C485D"/>
    <w:rsid w:val="004D20CE"/>
    <w:rsid w:val="004D2111"/>
    <w:rsid w:val="004D3A00"/>
    <w:rsid w:val="004D3A05"/>
    <w:rsid w:val="004D3EC7"/>
    <w:rsid w:val="004D55B2"/>
    <w:rsid w:val="004D74BD"/>
    <w:rsid w:val="004E05A1"/>
    <w:rsid w:val="004E0FE3"/>
    <w:rsid w:val="004E2530"/>
    <w:rsid w:val="004E3B1D"/>
    <w:rsid w:val="004E4F37"/>
    <w:rsid w:val="004E5396"/>
    <w:rsid w:val="004E5F33"/>
    <w:rsid w:val="004E677B"/>
    <w:rsid w:val="004E7C9C"/>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25D"/>
    <w:rsid w:val="00515778"/>
    <w:rsid w:val="0051596E"/>
    <w:rsid w:val="0051669B"/>
    <w:rsid w:val="00521DDE"/>
    <w:rsid w:val="00521E15"/>
    <w:rsid w:val="00523795"/>
    <w:rsid w:val="00523A57"/>
    <w:rsid w:val="00526656"/>
    <w:rsid w:val="005272E7"/>
    <w:rsid w:val="00527E7F"/>
    <w:rsid w:val="005326E8"/>
    <w:rsid w:val="00533539"/>
    <w:rsid w:val="005350C1"/>
    <w:rsid w:val="00542AD9"/>
    <w:rsid w:val="00542C75"/>
    <w:rsid w:val="005441C7"/>
    <w:rsid w:val="005449A9"/>
    <w:rsid w:val="005456D1"/>
    <w:rsid w:val="00546167"/>
    <w:rsid w:val="0054660F"/>
    <w:rsid w:val="00546883"/>
    <w:rsid w:val="00546A13"/>
    <w:rsid w:val="005475D6"/>
    <w:rsid w:val="00547BF1"/>
    <w:rsid w:val="00551027"/>
    <w:rsid w:val="00551704"/>
    <w:rsid w:val="005537F7"/>
    <w:rsid w:val="00553A97"/>
    <w:rsid w:val="00553D57"/>
    <w:rsid w:val="00554549"/>
    <w:rsid w:val="005553D7"/>
    <w:rsid w:val="005555EB"/>
    <w:rsid w:val="00555E76"/>
    <w:rsid w:val="005570C6"/>
    <w:rsid w:val="00560B04"/>
    <w:rsid w:val="00560BF8"/>
    <w:rsid w:val="00561270"/>
    <w:rsid w:val="0056223E"/>
    <w:rsid w:val="0056337F"/>
    <w:rsid w:val="00570BFA"/>
    <w:rsid w:val="00570D73"/>
    <w:rsid w:val="00571978"/>
    <w:rsid w:val="00571B86"/>
    <w:rsid w:val="005723C5"/>
    <w:rsid w:val="00573AF5"/>
    <w:rsid w:val="00573D75"/>
    <w:rsid w:val="00576611"/>
    <w:rsid w:val="00576C40"/>
    <w:rsid w:val="00581017"/>
    <w:rsid w:val="00581F08"/>
    <w:rsid w:val="00583547"/>
    <w:rsid w:val="00584044"/>
    <w:rsid w:val="0058579B"/>
    <w:rsid w:val="005858AD"/>
    <w:rsid w:val="00585D7E"/>
    <w:rsid w:val="005924E3"/>
    <w:rsid w:val="00595196"/>
    <w:rsid w:val="00595A07"/>
    <w:rsid w:val="00596355"/>
    <w:rsid w:val="005A0DA3"/>
    <w:rsid w:val="005A1298"/>
    <w:rsid w:val="005A1CC7"/>
    <w:rsid w:val="005A379F"/>
    <w:rsid w:val="005A4BC4"/>
    <w:rsid w:val="005A5D7A"/>
    <w:rsid w:val="005A5F9C"/>
    <w:rsid w:val="005A76F3"/>
    <w:rsid w:val="005B02A5"/>
    <w:rsid w:val="005B112D"/>
    <w:rsid w:val="005B1EEB"/>
    <w:rsid w:val="005B2928"/>
    <w:rsid w:val="005B36FF"/>
    <w:rsid w:val="005B496F"/>
    <w:rsid w:val="005B4F5D"/>
    <w:rsid w:val="005B7CF5"/>
    <w:rsid w:val="005C1630"/>
    <w:rsid w:val="005C1E6E"/>
    <w:rsid w:val="005C2B94"/>
    <w:rsid w:val="005C3A96"/>
    <w:rsid w:val="005C3DC9"/>
    <w:rsid w:val="005C41C5"/>
    <w:rsid w:val="005C5FB8"/>
    <w:rsid w:val="005C6CE6"/>
    <w:rsid w:val="005D03B9"/>
    <w:rsid w:val="005D0490"/>
    <w:rsid w:val="005D0B94"/>
    <w:rsid w:val="005D1908"/>
    <w:rsid w:val="005D3B76"/>
    <w:rsid w:val="005D3E46"/>
    <w:rsid w:val="005D497E"/>
    <w:rsid w:val="005D4FC0"/>
    <w:rsid w:val="005D5ADD"/>
    <w:rsid w:val="005E17C6"/>
    <w:rsid w:val="005E2972"/>
    <w:rsid w:val="005E4E05"/>
    <w:rsid w:val="005E535A"/>
    <w:rsid w:val="005E579B"/>
    <w:rsid w:val="005E5DA0"/>
    <w:rsid w:val="005E5E7A"/>
    <w:rsid w:val="005E60B0"/>
    <w:rsid w:val="005E789A"/>
    <w:rsid w:val="005F0683"/>
    <w:rsid w:val="005F13C5"/>
    <w:rsid w:val="005F2954"/>
    <w:rsid w:val="005F4363"/>
    <w:rsid w:val="005F49BD"/>
    <w:rsid w:val="005F4C91"/>
    <w:rsid w:val="005F5C09"/>
    <w:rsid w:val="005F757B"/>
    <w:rsid w:val="00600506"/>
    <w:rsid w:val="00600CBB"/>
    <w:rsid w:val="00602698"/>
    <w:rsid w:val="0060320D"/>
    <w:rsid w:val="00603378"/>
    <w:rsid w:val="006045F8"/>
    <w:rsid w:val="00604DCE"/>
    <w:rsid w:val="0060554F"/>
    <w:rsid w:val="00610F0A"/>
    <w:rsid w:val="0061229F"/>
    <w:rsid w:val="006127AF"/>
    <w:rsid w:val="00612826"/>
    <w:rsid w:val="00612A49"/>
    <w:rsid w:val="00612CE2"/>
    <w:rsid w:val="00614985"/>
    <w:rsid w:val="00620E61"/>
    <w:rsid w:val="00623F6C"/>
    <w:rsid w:val="0062418B"/>
    <w:rsid w:val="00624340"/>
    <w:rsid w:val="00624387"/>
    <w:rsid w:val="006243ED"/>
    <w:rsid w:val="0062479E"/>
    <w:rsid w:val="006262F9"/>
    <w:rsid w:val="00626A84"/>
    <w:rsid w:val="00632C84"/>
    <w:rsid w:val="00634126"/>
    <w:rsid w:val="0063426D"/>
    <w:rsid w:val="006363B4"/>
    <w:rsid w:val="006364DA"/>
    <w:rsid w:val="00636C09"/>
    <w:rsid w:val="0063715D"/>
    <w:rsid w:val="00637C84"/>
    <w:rsid w:val="00637F7B"/>
    <w:rsid w:val="00640965"/>
    <w:rsid w:val="00640A89"/>
    <w:rsid w:val="00642249"/>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4C0A"/>
    <w:rsid w:val="00665BC9"/>
    <w:rsid w:val="00666018"/>
    <w:rsid w:val="00666915"/>
    <w:rsid w:val="0067108D"/>
    <w:rsid w:val="00671DD3"/>
    <w:rsid w:val="006734EE"/>
    <w:rsid w:val="00674B18"/>
    <w:rsid w:val="006758CE"/>
    <w:rsid w:val="00677124"/>
    <w:rsid w:val="00677184"/>
    <w:rsid w:val="0067757A"/>
    <w:rsid w:val="00680C1E"/>
    <w:rsid w:val="00682744"/>
    <w:rsid w:val="006829CC"/>
    <w:rsid w:val="00682BA8"/>
    <w:rsid w:val="00683E20"/>
    <w:rsid w:val="0068445A"/>
    <w:rsid w:val="00684901"/>
    <w:rsid w:val="00685B6F"/>
    <w:rsid w:val="00685E2F"/>
    <w:rsid w:val="00686322"/>
    <w:rsid w:val="00690028"/>
    <w:rsid w:val="00690878"/>
    <w:rsid w:val="00690D5B"/>
    <w:rsid w:val="00690E3A"/>
    <w:rsid w:val="00690EA7"/>
    <w:rsid w:val="00691070"/>
    <w:rsid w:val="006911F9"/>
    <w:rsid w:val="00692566"/>
    <w:rsid w:val="006949A2"/>
    <w:rsid w:val="00695535"/>
    <w:rsid w:val="00697D28"/>
    <w:rsid w:val="006A087E"/>
    <w:rsid w:val="006A32F4"/>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297C"/>
    <w:rsid w:val="006C3E3E"/>
    <w:rsid w:val="006C542C"/>
    <w:rsid w:val="006C5A0A"/>
    <w:rsid w:val="006C652D"/>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17FE2"/>
    <w:rsid w:val="00721014"/>
    <w:rsid w:val="0072179E"/>
    <w:rsid w:val="00721CFE"/>
    <w:rsid w:val="00722337"/>
    <w:rsid w:val="007228CE"/>
    <w:rsid w:val="007249E2"/>
    <w:rsid w:val="00725DB4"/>
    <w:rsid w:val="00726EF0"/>
    <w:rsid w:val="007278DC"/>
    <w:rsid w:val="007279C8"/>
    <w:rsid w:val="00730246"/>
    <w:rsid w:val="007310A8"/>
    <w:rsid w:val="00732967"/>
    <w:rsid w:val="00732AF9"/>
    <w:rsid w:val="00732BC3"/>
    <w:rsid w:val="00732E24"/>
    <w:rsid w:val="00732F59"/>
    <w:rsid w:val="00733E3B"/>
    <w:rsid w:val="00735075"/>
    <w:rsid w:val="0073709B"/>
    <w:rsid w:val="007379BE"/>
    <w:rsid w:val="007437FA"/>
    <w:rsid w:val="00743E8E"/>
    <w:rsid w:val="007457D8"/>
    <w:rsid w:val="00746995"/>
    <w:rsid w:val="00750A86"/>
    <w:rsid w:val="007519FD"/>
    <w:rsid w:val="00755DCE"/>
    <w:rsid w:val="00756266"/>
    <w:rsid w:val="00756363"/>
    <w:rsid w:val="0075753E"/>
    <w:rsid w:val="00760277"/>
    <w:rsid w:val="0076236F"/>
    <w:rsid w:val="00762B33"/>
    <w:rsid w:val="007632E6"/>
    <w:rsid w:val="00763B7B"/>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2A6B"/>
    <w:rsid w:val="007908F8"/>
    <w:rsid w:val="00792631"/>
    <w:rsid w:val="00794786"/>
    <w:rsid w:val="00797518"/>
    <w:rsid w:val="00797CA7"/>
    <w:rsid w:val="007A3EB5"/>
    <w:rsid w:val="007A415E"/>
    <w:rsid w:val="007A4A2B"/>
    <w:rsid w:val="007A4CE3"/>
    <w:rsid w:val="007A4F7D"/>
    <w:rsid w:val="007B060F"/>
    <w:rsid w:val="007B0831"/>
    <w:rsid w:val="007B08AD"/>
    <w:rsid w:val="007B08F3"/>
    <w:rsid w:val="007B0912"/>
    <w:rsid w:val="007B16CA"/>
    <w:rsid w:val="007B18E6"/>
    <w:rsid w:val="007B2836"/>
    <w:rsid w:val="007B2BE6"/>
    <w:rsid w:val="007B2F53"/>
    <w:rsid w:val="007B44FC"/>
    <w:rsid w:val="007B48F2"/>
    <w:rsid w:val="007B646A"/>
    <w:rsid w:val="007B7F65"/>
    <w:rsid w:val="007C0B0F"/>
    <w:rsid w:val="007C0B84"/>
    <w:rsid w:val="007C3C94"/>
    <w:rsid w:val="007C4573"/>
    <w:rsid w:val="007D0074"/>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128"/>
    <w:rsid w:val="007F280B"/>
    <w:rsid w:val="007F456E"/>
    <w:rsid w:val="007F5312"/>
    <w:rsid w:val="007F605B"/>
    <w:rsid w:val="007F68C0"/>
    <w:rsid w:val="007F6DA5"/>
    <w:rsid w:val="0080510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6637"/>
    <w:rsid w:val="008271A6"/>
    <w:rsid w:val="008311E9"/>
    <w:rsid w:val="0083164B"/>
    <w:rsid w:val="00831FFF"/>
    <w:rsid w:val="008320AB"/>
    <w:rsid w:val="0083533E"/>
    <w:rsid w:val="008354DA"/>
    <w:rsid w:val="00837AF2"/>
    <w:rsid w:val="00841F69"/>
    <w:rsid w:val="008427C7"/>
    <w:rsid w:val="008430D6"/>
    <w:rsid w:val="00843D78"/>
    <w:rsid w:val="0084413A"/>
    <w:rsid w:val="00845ECB"/>
    <w:rsid w:val="0084708A"/>
    <w:rsid w:val="00847657"/>
    <w:rsid w:val="00850059"/>
    <w:rsid w:val="0085099C"/>
    <w:rsid w:val="00851CD2"/>
    <w:rsid w:val="008526F1"/>
    <w:rsid w:val="00853191"/>
    <w:rsid w:val="008533B3"/>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116"/>
    <w:rsid w:val="008847F5"/>
    <w:rsid w:val="008851C9"/>
    <w:rsid w:val="00885855"/>
    <w:rsid w:val="008858A8"/>
    <w:rsid w:val="00885F29"/>
    <w:rsid w:val="008900F7"/>
    <w:rsid w:val="00890EE8"/>
    <w:rsid w:val="00890FFD"/>
    <w:rsid w:val="00891214"/>
    <w:rsid w:val="0089441F"/>
    <w:rsid w:val="008946F0"/>
    <w:rsid w:val="0089502A"/>
    <w:rsid w:val="00895EF9"/>
    <w:rsid w:val="008977E4"/>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390"/>
    <w:rsid w:val="008B49C9"/>
    <w:rsid w:val="008B4BF2"/>
    <w:rsid w:val="008B50C7"/>
    <w:rsid w:val="008B6C68"/>
    <w:rsid w:val="008C17B4"/>
    <w:rsid w:val="008C25CE"/>
    <w:rsid w:val="008C3EE7"/>
    <w:rsid w:val="008C49E8"/>
    <w:rsid w:val="008C6980"/>
    <w:rsid w:val="008C6DCA"/>
    <w:rsid w:val="008D0385"/>
    <w:rsid w:val="008D39E7"/>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5919"/>
    <w:rsid w:val="008E6B46"/>
    <w:rsid w:val="008F0DBB"/>
    <w:rsid w:val="008F1797"/>
    <w:rsid w:val="008F3B8A"/>
    <w:rsid w:val="008F586C"/>
    <w:rsid w:val="008F59FA"/>
    <w:rsid w:val="008F5B39"/>
    <w:rsid w:val="008F6564"/>
    <w:rsid w:val="008F7707"/>
    <w:rsid w:val="00900DB2"/>
    <w:rsid w:val="00901267"/>
    <w:rsid w:val="00901D43"/>
    <w:rsid w:val="0090239D"/>
    <w:rsid w:val="00906502"/>
    <w:rsid w:val="00906F3D"/>
    <w:rsid w:val="00907348"/>
    <w:rsid w:val="0090798C"/>
    <w:rsid w:val="00907FAC"/>
    <w:rsid w:val="0091024D"/>
    <w:rsid w:val="00912B3E"/>
    <w:rsid w:val="00913435"/>
    <w:rsid w:val="00914220"/>
    <w:rsid w:val="00914885"/>
    <w:rsid w:val="00915E70"/>
    <w:rsid w:val="009224C6"/>
    <w:rsid w:val="009241AC"/>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A4B"/>
    <w:rsid w:val="00985FAB"/>
    <w:rsid w:val="009862AC"/>
    <w:rsid w:val="00986C50"/>
    <w:rsid w:val="00990009"/>
    <w:rsid w:val="00990910"/>
    <w:rsid w:val="009935DB"/>
    <w:rsid w:val="009A12BC"/>
    <w:rsid w:val="009A14D0"/>
    <w:rsid w:val="009A1966"/>
    <w:rsid w:val="009A1E9D"/>
    <w:rsid w:val="009A2904"/>
    <w:rsid w:val="009A3EF3"/>
    <w:rsid w:val="009B06C3"/>
    <w:rsid w:val="009B0968"/>
    <w:rsid w:val="009B0D7C"/>
    <w:rsid w:val="009B1D59"/>
    <w:rsid w:val="009B343D"/>
    <w:rsid w:val="009B4EF3"/>
    <w:rsid w:val="009B570C"/>
    <w:rsid w:val="009B698E"/>
    <w:rsid w:val="009B7FB9"/>
    <w:rsid w:val="009C0CA0"/>
    <w:rsid w:val="009C0E8B"/>
    <w:rsid w:val="009C1AE0"/>
    <w:rsid w:val="009C3B41"/>
    <w:rsid w:val="009C3FB9"/>
    <w:rsid w:val="009C4017"/>
    <w:rsid w:val="009C4043"/>
    <w:rsid w:val="009C677B"/>
    <w:rsid w:val="009C7008"/>
    <w:rsid w:val="009D11AC"/>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595C"/>
    <w:rsid w:val="009E7B9F"/>
    <w:rsid w:val="009F094F"/>
    <w:rsid w:val="009F2068"/>
    <w:rsid w:val="009F26CD"/>
    <w:rsid w:val="009F27D6"/>
    <w:rsid w:val="009F3584"/>
    <w:rsid w:val="009F377A"/>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7A5"/>
    <w:rsid w:val="00A11A36"/>
    <w:rsid w:val="00A13053"/>
    <w:rsid w:val="00A131A1"/>
    <w:rsid w:val="00A13218"/>
    <w:rsid w:val="00A14404"/>
    <w:rsid w:val="00A15357"/>
    <w:rsid w:val="00A155FD"/>
    <w:rsid w:val="00A162CB"/>
    <w:rsid w:val="00A16A4A"/>
    <w:rsid w:val="00A20583"/>
    <w:rsid w:val="00A22464"/>
    <w:rsid w:val="00A245A9"/>
    <w:rsid w:val="00A24B0B"/>
    <w:rsid w:val="00A25E79"/>
    <w:rsid w:val="00A2605C"/>
    <w:rsid w:val="00A26579"/>
    <w:rsid w:val="00A3091D"/>
    <w:rsid w:val="00A319BC"/>
    <w:rsid w:val="00A319F1"/>
    <w:rsid w:val="00A33400"/>
    <w:rsid w:val="00A33E7D"/>
    <w:rsid w:val="00A36F8E"/>
    <w:rsid w:val="00A41D07"/>
    <w:rsid w:val="00A41D64"/>
    <w:rsid w:val="00A440A0"/>
    <w:rsid w:val="00A45961"/>
    <w:rsid w:val="00A45DF7"/>
    <w:rsid w:val="00A476E9"/>
    <w:rsid w:val="00A47A32"/>
    <w:rsid w:val="00A514FB"/>
    <w:rsid w:val="00A533A1"/>
    <w:rsid w:val="00A5347E"/>
    <w:rsid w:val="00A534E0"/>
    <w:rsid w:val="00A53DB3"/>
    <w:rsid w:val="00A55928"/>
    <w:rsid w:val="00A55D4E"/>
    <w:rsid w:val="00A55FCA"/>
    <w:rsid w:val="00A56A9F"/>
    <w:rsid w:val="00A63F6F"/>
    <w:rsid w:val="00A64C50"/>
    <w:rsid w:val="00A66F71"/>
    <w:rsid w:val="00A67403"/>
    <w:rsid w:val="00A67B5F"/>
    <w:rsid w:val="00A70458"/>
    <w:rsid w:val="00A70936"/>
    <w:rsid w:val="00A70BF8"/>
    <w:rsid w:val="00A713A1"/>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27AC"/>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15E"/>
    <w:rsid w:val="00AB698F"/>
    <w:rsid w:val="00AB6C31"/>
    <w:rsid w:val="00AB783F"/>
    <w:rsid w:val="00AB7949"/>
    <w:rsid w:val="00AB79BF"/>
    <w:rsid w:val="00AB7B37"/>
    <w:rsid w:val="00AC050D"/>
    <w:rsid w:val="00AC2E53"/>
    <w:rsid w:val="00AC2FCF"/>
    <w:rsid w:val="00AC3410"/>
    <w:rsid w:val="00AC37B6"/>
    <w:rsid w:val="00AC632F"/>
    <w:rsid w:val="00AD01E1"/>
    <w:rsid w:val="00AD02AE"/>
    <w:rsid w:val="00AD0666"/>
    <w:rsid w:val="00AD1BD3"/>
    <w:rsid w:val="00AD28E6"/>
    <w:rsid w:val="00AD3025"/>
    <w:rsid w:val="00AD3230"/>
    <w:rsid w:val="00AD4712"/>
    <w:rsid w:val="00AD7532"/>
    <w:rsid w:val="00AE33BE"/>
    <w:rsid w:val="00AE3B9C"/>
    <w:rsid w:val="00AE4D54"/>
    <w:rsid w:val="00AE566E"/>
    <w:rsid w:val="00AE5F8F"/>
    <w:rsid w:val="00AE70FD"/>
    <w:rsid w:val="00AE78AE"/>
    <w:rsid w:val="00AE79B5"/>
    <w:rsid w:val="00AE7FC9"/>
    <w:rsid w:val="00AF4549"/>
    <w:rsid w:val="00AF68A2"/>
    <w:rsid w:val="00AF7094"/>
    <w:rsid w:val="00B00385"/>
    <w:rsid w:val="00B00957"/>
    <w:rsid w:val="00B00B9A"/>
    <w:rsid w:val="00B00B9D"/>
    <w:rsid w:val="00B016AA"/>
    <w:rsid w:val="00B01D38"/>
    <w:rsid w:val="00B02622"/>
    <w:rsid w:val="00B03EB7"/>
    <w:rsid w:val="00B05CEA"/>
    <w:rsid w:val="00B05CF9"/>
    <w:rsid w:val="00B06126"/>
    <w:rsid w:val="00B076E4"/>
    <w:rsid w:val="00B07AA3"/>
    <w:rsid w:val="00B10363"/>
    <w:rsid w:val="00B11973"/>
    <w:rsid w:val="00B12BF2"/>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6A0"/>
    <w:rsid w:val="00B46856"/>
    <w:rsid w:val="00B5079E"/>
    <w:rsid w:val="00B515EA"/>
    <w:rsid w:val="00B51E7A"/>
    <w:rsid w:val="00B53144"/>
    <w:rsid w:val="00B53196"/>
    <w:rsid w:val="00B54297"/>
    <w:rsid w:val="00B55115"/>
    <w:rsid w:val="00B5543D"/>
    <w:rsid w:val="00B55B3D"/>
    <w:rsid w:val="00B55E57"/>
    <w:rsid w:val="00B5608B"/>
    <w:rsid w:val="00B5689E"/>
    <w:rsid w:val="00B57487"/>
    <w:rsid w:val="00B61AF0"/>
    <w:rsid w:val="00B628BE"/>
    <w:rsid w:val="00B62A65"/>
    <w:rsid w:val="00B62E8C"/>
    <w:rsid w:val="00B64110"/>
    <w:rsid w:val="00B66574"/>
    <w:rsid w:val="00B66B04"/>
    <w:rsid w:val="00B66E0E"/>
    <w:rsid w:val="00B711FC"/>
    <w:rsid w:val="00B72C17"/>
    <w:rsid w:val="00B75AC7"/>
    <w:rsid w:val="00B769F6"/>
    <w:rsid w:val="00B8419F"/>
    <w:rsid w:val="00B84663"/>
    <w:rsid w:val="00B84FBD"/>
    <w:rsid w:val="00B85372"/>
    <w:rsid w:val="00B87A4E"/>
    <w:rsid w:val="00B90C5B"/>
    <w:rsid w:val="00B915CD"/>
    <w:rsid w:val="00B932DF"/>
    <w:rsid w:val="00B93B63"/>
    <w:rsid w:val="00B955C0"/>
    <w:rsid w:val="00B95C99"/>
    <w:rsid w:val="00B96A47"/>
    <w:rsid w:val="00B96B26"/>
    <w:rsid w:val="00B97D42"/>
    <w:rsid w:val="00BA065A"/>
    <w:rsid w:val="00BA2240"/>
    <w:rsid w:val="00BA23B5"/>
    <w:rsid w:val="00BA3247"/>
    <w:rsid w:val="00BA38F1"/>
    <w:rsid w:val="00BA4759"/>
    <w:rsid w:val="00BA59CC"/>
    <w:rsid w:val="00BA66A4"/>
    <w:rsid w:val="00BA701A"/>
    <w:rsid w:val="00BB02B4"/>
    <w:rsid w:val="00BB5C5F"/>
    <w:rsid w:val="00BC111E"/>
    <w:rsid w:val="00BC13BC"/>
    <w:rsid w:val="00BC1A43"/>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3ED"/>
    <w:rsid w:val="00BE3666"/>
    <w:rsid w:val="00BE5184"/>
    <w:rsid w:val="00BE5F0D"/>
    <w:rsid w:val="00BF0B2A"/>
    <w:rsid w:val="00BF0EAF"/>
    <w:rsid w:val="00BF1864"/>
    <w:rsid w:val="00BF2B20"/>
    <w:rsid w:val="00BF3F85"/>
    <w:rsid w:val="00BF6799"/>
    <w:rsid w:val="00BF6D99"/>
    <w:rsid w:val="00C008A4"/>
    <w:rsid w:val="00C008BF"/>
    <w:rsid w:val="00C01EC3"/>
    <w:rsid w:val="00C02318"/>
    <w:rsid w:val="00C06E5D"/>
    <w:rsid w:val="00C06FA4"/>
    <w:rsid w:val="00C07AB2"/>
    <w:rsid w:val="00C10673"/>
    <w:rsid w:val="00C11E9E"/>
    <w:rsid w:val="00C13850"/>
    <w:rsid w:val="00C149C6"/>
    <w:rsid w:val="00C151E2"/>
    <w:rsid w:val="00C21476"/>
    <w:rsid w:val="00C240A4"/>
    <w:rsid w:val="00C2609E"/>
    <w:rsid w:val="00C266ED"/>
    <w:rsid w:val="00C302E1"/>
    <w:rsid w:val="00C304D3"/>
    <w:rsid w:val="00C30C58"/>
    <w:rsid w:val="00C319A6"/>
    <w:rsid w:val="00C31D67"/>
    <w:rsid w:val="00C36D55"/>
    <w:rsid w:val="00C406B3"/>
    <w:rsid w:val="00C41CF2"/>
    <w:rsid w:val="00C42E23"/>
    <w:rsid w:val="00C43557"/>
    <w:rsid w:val="00C43651"/>
    <w:rsid w:val="00C44DEF"/>
    <w:rsid w:val="00C4503B"/>
    <w:rsid w:val="00C453C0"/>
    <w:rsid w:val="00C45515"/>
    <w:rsid w:val="00C45719"/>
    <w:rsid w:val="00C457CB"/>
    <w:rsid w:val="00C45DEF"/>
    <w:rsid w:val="00C466E4"/>
    <w:rsid w:val="00C466FA"/>
    <w:rsid w:val="00C472B1"/>
    <w:rsid w:val="00C47844"/>
    <w:rsid w:val="00C55B8C"/>
    <w:rsid w:val="00C55F03"/>
    <w:rsid w:val="00C57AB1"/>
    <w:rsid w:val="00C57F10"/>
    <w:rsid w:val="00C602FA"/>
    <w:rsid w:val="00C60F80"/>
    <w:rsid w:val="00C6159E"/>
    <w:rsid w:val="00C62BF2"/>
    <w:rsid w:val="00C63C81"/>
    <w:rsid w:val="00C649C6"/>
    <w:rsid w:val="00C65A41"/>
    <w:rsid w:val="00C662EA"/>
    <w:rsid w:val="00C66A67"/>
    <w:rsid w:val="00C66C5F"/>
    <w:rsid w:val="00C67093"/>
    <w:rsid w:val="00C6711F"/>
    <w:rsid w:val="00C675EC"/>
    <w:rsid w:val="00C7023B"/>
    <w:rsid w:val="00C703B4"/>
    <w:rsid w:val="00C72984"/>
    <w:rsid w:val="00C7333A"/>
    <w:rsid w:val="00C75E37"/>
    <w:rsid w:val="00C76B9F"/>
    <w:rsid w:val="00C81720"/>
    <w:rsid w:val="00C82E0B"/>
    <w:rsid w:val="00C82E8F"/>
    <w:rsid w:val="00C834ED"/>
    <w:rsid w:val="00C837FD"/>
    <w:rsid w:val="00C845C3"/>
    <w:rsid w:val="00C8511B"/>
    <w:rsid w:val="00C86D64"/>
    <w:rsid w:val="00C87745"/>
    <w:rsid w:val="00C878B8"/>
    <w:rsid w:val="00C905FA"/>
    <w:rsid w:val="00C90683"/>
    <w:rsid w:val="00C9075C"/>
    <w:rsid w:val="00C92B07"/>
    <w:rsid w:val="00C933AC"/>
    <w:rsid w:val="00C944AB"/>
    <w:rsid w:val="00C95A57"/>
    <w:rsid w:val="00C96933"/>
    <w:rsid w:val="00CA00FA"/>
    <w:rsid w:val="00CA2211"/>
    <w:rsid w:val="00CA343D"/>
    <w:rsid w:val="00CA5A1F"/>
    <w:rsid w:val="00CA5EDF"/>
    <w:rsid w:val="00CA7442"/>
    <w:rsid w:val="00CA7485"/>
    <w:rsid w:val="00CA7889"/>
    <w:rsid w:val="00CB059D"/>
    <w:rsid w:val="00CB3412"/>
    <w:rsid w:val="00CB3A77"/>
    <w:rsid w:val="00CB3BED"/>
    <w:rsid w:val="00CB4B16"/>
    <w:rsid w:val="00CB5BDB"/>
    <w:rsid w:val="00CB6558"/>
    <w:rsid w:val="00CC07D2"/>
    <w:rsid w:val="00CC0800"/>
    <w:rsid w:val="00CC1A8B"/>
    <w:rsid w:val="00CC1D0A"/>
    <w:rsid w:val="00CC2206"/>
    <w:rsid w:val="00CC6FFB"/>
    <w:rsid w:val="00CD1268"/>
    <w:rsid w:val="00CD1C80"/>
    <w:rsid w:val="00CD3050"/>
    <w:rsid w:val="00CD31FF"/>
    <w:rsid w:val="00CD349C"/>
    <w:rsid w:val="00CD4471"/>
    <w:rsid w:val="00CD45E9"/>
    <w:rsid w:val="00CD4708"/>
    <w:rsid w:val="00CD579B"/>
    <w:rsid w:val="00CD6391"/>
    <w:rsid w:val="00CD793F"/>
    <w:rsid w:val="00CD7D7E"/>
    <w:rsid w:val="00CE038A"/>
    <w:rsid w:val="00CE130D"/>
    <w:rsid w:val="00CE141F"/>
    <w:rsid w:val="00CE23C1"/>
    <w:rsid w:val="00CE282E"/>
    <w:rsid w:val="00CE2A86"/>
    <w:rsid w:val="00CE33E4"/>
    <w:rsid w:val="00CE3BC0"/>
    <w:rsid w:val="00CE3EFC"/>
    <w:rsid w:val="00CE40F4"/>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71D3"/>
    <w:rsid w:val="00D07F62"/>
    <w:rsid w:val="00D1067A"/>
    <w:rsid w:val="00D11154"/>
    <w:rsid w:val="00D14254"/>
    <w:rsid w:val="00D14290"/>
    <w:rsid w:val="00D15C0D"/>
    <w:rsid w:val="00D16254"/>
    <w:rsid w:val="00D20678"/>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3626"/>
    <w:rsid w:val="00D442B6"/>
    <w:rsid w:val="00D44961"/>
    <w:rsid w:val="00D449C0"/>
    <w:rsid w:val="00D4584C"/>
    <w:rsid w:val="00D47447"/>
    <w:rsid w:val="00D47755"/>
    <w:rsid w:val="00D47773"/>
    <w:rsid w:val="00D50382"/>
    <w:rsid w:val="00D51F5C"/>
    <w:rsid w:val="00D524A4"/>
    <w:rsid w:val="00D5250A"/>
    <w:rsid w:val="00D52823"/>
    <w:rsid w:val="00D52AA9"/>
    <w:rsid w:val="00D53A2D"/>
    <w:rsid w:val="00D546F7"/>
    <w:rsid w:val="00D55F39"/>
    <w:rsid w:val="00D60565"/>
    <w:rsid w:val="00D60D01"/>
    <w:rsid w:val="00D62754"/>
    <w:rsid w:val="00D64236"/>
    <w:rsid w:val="00D64A28"/>
    <w:rsid w:val="00D64A2A"/>
    <w:rsid w:val="00D64E63"/>
    <w:rsid w:val="00D65111"/>
    <w:rsid w:val="00D70BF7"/>
    <w:rsid w:val="00D70D30"/>
    <w:rsid w:val="00D70D41"/>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69DF"/>
    <w:rsid w:val="00D875FE"/>
    <w:rsid w:val="00D916FE"/>
    <w:rsid w:val="00D923AE"/>
    <w:rsid w:val="00D937B9"/>
    <w:rsid w:val="00D96729"/>
    <w:rsid w:val="00DA142C"/>
    <w:rsid w:val="00DA215F"/>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78AF"/>
    <w:rsid w:val="00DE055A"/>
    <w:rsid w:val="00DE1132"/>
    <w:rsid w:val="00DE119E"/>
    <w:rsid w:val="00DE1620"/>
    <w:rsid w:val="00DE1E6C"/>
    <w:rsid w:val="00DE3A92"/>
    <w:rsid w:val="00DE4851"/>
    <w:rsid w:val="00DE7B28"/>
    <w:rsid w:val="00DF202E"/>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0CE3"/>
    <w:rsid w:val="00E210DC"/>
    <w:rsid w:val="00E21677"/>
    <w:rsid w:val="00E223B4"/>
    <w:rsid w:val="00E22942"/>
    <w:rsid w:val="00E23359"/>
    <w:rsid w:val="00E2457C"/>
    <w:rsid w:val="00E24DCF"/>
    <w:rsid w:val="00E27747"/>
    <w:rsid w:val="00E30571"/>
    <w:rsid w:val="00E30E03"/>
    <w:rsid w:val="00E324BA"/>
    <w:rsid w:val="00E33AC7"/>
    <w:rsid w:val="00E368BA"/>
    <w:rsid w:val="00E37A7C"/>
    <w:rsid w:val="00E37AFC"/>
    <w:rsid w:val="00E40467"/>
    <w:rsid w:val="00E41B78"/>
    <w:rsid w:val="00E43318"/>
    <w:rsid w:val="00E43EFA"/>
    <w:rsid w:val="00E4481B"/>
    <w:rsid w:val="00E44C52"/>
    <w:rsid w:val="00E470AC"/>
    <w:rsid w:val="00E50B10"/>
    <w:rsid w:val="00E50EFA"/>
    <w:rsid w:val="00E5213C"/>
    <w:rsid w:val="00E52E6D"/>
    <w:rsid w:val="00E532B9"/>
    <w:rsid w:val="00E56775"/>
    <w:rsid w:val="00E577C2"/>
    <w:rsid w:val="00E60F31"/>
    <w:rsid w:val="00E64EF3"/>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573"/>
    <w:rsid w:val="00E917AC"/>
    <w:rsid w:val="00E91FEB"/>
    <w:rsid w:val="00E9213D"/>
    <w:rsid w:val="00E925D7"/>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5824"/>
    <w:rsid w:val="00EB64E4"/>
    <w:rsid w:val="00EB7330"/>
    <w:rsid w:val="00EB7F76"/>
    <w:rsid w:val="00EC0688"/>
    <w:rsid w:val="00EC1248"/>
    <w:rsid w:val="00EC55DF"/>
    <w:rsid w:val="00EC55E8"/>
    <w:rsid w:val="00EC62C6"/>
    <w:rsid w:val="00EC79C7"/>
    <w:rsid w:val="00ED056B"/>
    <w:rsid w:val="00ED5696"/>
    <w:rsid w:val="00ED6CDF"/>
    <w:rsid w:val="00EE1541"/>
    <w:rsid w:val="00EE2D8E"/>
    <w:rsid w:val="00EE5FD7"/>
    <w:rsid w:val="00EE7BBC"/>
    <w:rsid w:val="00EE7E39"/>
    <w:rsid w:val="00EF119A"/>
    <w:rsid w:val="00EF17D1"/>
    <w:rsid w:val="00EF34D9"/>
    <w:rsid w:val="00EF4238"/>
    <w:rsid w:val="00EF6246"/>
    <w:rsid w:val="00EF6471"/>
    <w:rsid w:val="00EF77EC"/>
    <w:rsid w:val="00F0094E"/>
    <w:rsid w:val="00F01AB3"/>
    <w:rsid w:val="00F02CB6"/>
    <w:rsid w:val="00F02FC8"/>
    <w:rsid w:val="00F03316"/>
    <w:rsid w:val="00F05C13"/>
    <w:rsid w:val="00F05DBE"/>
    <w:rsid w:val="00F11029"/>
    <w:rsid w:val="00F115E1"/>
    <w:rsid w:val="00F11BF0"/>
    <w:rsid w:val="00F11F2B"/>
    <w:rsid w:val="00F12223"/>
    <w:rsid w:val="00F1285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0D43"/>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530"/>
    <w:rsid w:val="00F5169F"/>
    <w:rsid w:val="00F5518D"/>
    <w:rsid w:val="00F5587C"/>
    <w:rsid w:val="00F55B07"/>
    <w:rsid w:val="00F57463"/>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65CFD"/>
    <w:rsid w:val="00F73BF3"/>
    <w:rsid w:val="00F7427F"/>
    <w:rsid w:val="00F74786"/>
    <w:rsid w:val="00F75139"/>
    <w:rsid w:val="00F8090F"/>
    <w:rsid w:val="00F80A19"/>
    <w:rsid w:val="00F80E61"/>
    <w:rsid w:val="00F81FBA"/>
    <w:rsid w:val="00F82601"/>
    <w:rsid w:val="00F82F92"/>
    <w:rsid w:val="00F84273"/>
    <w:rsid w:val="00F85173"/>
    <w:rsid w:val="00F858FD"/>
    <w:rsid w:val="00F9102E"/>
    <w:rsid w:val="00F912F3"/>
    <w:rsid w:val="00F91A08"/>
    <w:rsid w:val="00F92698"/>
    <w:rsid w:val="00F93CE8"/>
    <w:rsid w:val="00F949D4"/>
    <w:rsid w:val="00F97BCB"/>
    <w:rsid w:val="00FA007F"/>
    <w:rsid w:val="00FA086D"/>
    <w:rsid w:val="00FA0872"/>
    <w:rsid w:val="00FA1F63"/>
    <w:rsid w:val="00FA2761"/>
    <w:rsid w:val="00FA4B8D"/>
    <w:rsid w:val="00FA4CE1"/>
    <w:rsid w:val="00FA679F"/>
    <w:rsid w:val="00FB01FE"/>
    <w:rsid w:val="00FB069A"/>
    <w:rsid w:val="00FB084B"/>
    <w:rsid w:val="00FB0B9E"/>
    <w:rsid w:val="00FB1C1C"/>
    <w:rsid w:val="00FB2EA8"/>
    <w:rsid w:val="00FB4B09"/>
    <w:rsid w:val="00FB4BB8"/>
    <w:rsid w:val="00FB6834"/>
    <w:rsid w:val="00FB6C6A"/>
    <w:rsid w:val="00FB790E"/>
    <w:rsid w:val="00FC07D8"/>
    <w:rsid w:val="00FC0D38"/>
    <w:rsid w:val="00FC256B"/>
    <w:rsid w:val="00FC42DD"/>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40C5"/>
    <w:rsid w:val="00FE4FF9"/>
    <w:rsid w:val="00FE53F8"/>
    <w:rsid w:val="00FE54FA"/>
    <w:rsid w:val="00FE6A05"/>
    <w:rsid w:val="00FF06DE"/>
    <w:rsid w:val="00FF1A49"/>
    <w:rsid w:val="00FF333F"/>
    <w:rsid w:val="00FF353D"/>
    <w:rsid w:val="00FF67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01_Ausbildung\03_HSLU_MSc_IDS\01_Module\02_FS20_Time%20Series%20in%20Finance\tsa_repo\Paper_Pr&#228;sentation\PortfolioZusammenstellungSMI_blaser_gruetter.docx" TargetMode="External"/><Relationship Id="rId13" Type="http://schemas.microsoft.com/office/2016/09/relationships/commentsIds" Target="commentsIds.xml"/><Relationship Id="rId18" Type="http://schemas.openxmlformats.org/officeDocument/2006/relationships/image" Target="media/image5.png"/><Relationship Id="rId26"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1.xml"/><Relationship Id="rId10" Type="http://schemas.openxmlformats.org/officeDocument/2006/relationships/hyperlink" Target="file:///G:\01_Ausbildung\03_HSLU_MSc_IDS\01_Module\02_FS20_Time%20Series%20in%20Finance\tsa_repo\Paper_Pr&#228;sentation\PortfolioZusammenstellungSMI_blaser_gruetter.docx" TargetMode="Externa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G:\01_Ausbildung\03_HSLU_MSc_IDS\01_Module\02_FS20_Time%20Series%20in%20Finance\tsa_repo\Paper_Pr&#228;sentation\PortfolioZusammenstellungSMI_blaser_gruetter.docx"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3.png"/><Relationship Id="rId30"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s://www.google.com/" TargetMode="External"/><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C13B3-1CD4-408C-85BD-5A23EC2206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6939</Words>
  <Characters>43718</Characters>
  <Application>Microsoft Office Word</Application>
  <DocSecurity>0</DocSecurity>
  <Lines>364</Lines>
  <Paragraphs>10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0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Bodo Grütter</cp:lastModifiedBy>
  <cp:revision>211</cp:revision>
  <cp:lastPrinted>2020-05-20T09:47:00Z</cp:lastPrinted>
  <dcterms:created xsi:type="dcterms:W3CDTF">2020-05-04T12:11:00Z</dcterms:created>
  <dcterms:modified xsi:type="dcterms:W3CDTF">2020-05-24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